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79E54" w14:textId="72BDD3E2" w:rsidR="00402925" w:rsidRDefault="00402925" w:rsidP="00C42830">
      <w:pPr>
        <w:pStyle w:val="Title"/>
        <w:jc w:val="center"/>
      </w:pPr>
      <w:r>
        <w:t>Design of a Smart American Sign Language Translator</w:t>
      </w:r>
    </w:p>
    <w:p w14:paraId="77766F59" w14:textId="77777777" w:rsidR="00402925" w:rsidRPr="00402925" w:rsidRDefault="00402925" w:rsidP="00402925"/>
    <w:p w14:paraId="3ABE7CD8" w14:textId="775847A7" w:rsidR="00746A3D" w:rsidRDefault="0012086D" w:rsidP="00E775C9">
      <w:pPr>
        <w:pStyle w:val="Heading1"/>
      </w:pPr>
      <w:r>
        <w:t>Introduction</w:t>
      </w:r>
    </w:p>
    <w:p w14:paraId="49E77CD8" w14:textId="50AD426F" w:rsidR="0012086D" w:rsidRDefault="0012086D" w:rsidP="0012086D"/>
    <w:p w14:paraId="60B5A2CC" w14:textId="3E887549" w:rsidR="00E86BE5" w:rsidRDefault="00780BDC" w:rsidP="00E86BE5">
      <w:pPr>
        <w:jc w:val="both"/>
      </w:pPr>
      <w:r w:rsidRPr="00780BDC">
        <w:t>Physical disabilities can prevent people from immersing themselves in everything society has to offer. Deafness</w:t>
      </w:r>
      <w:r w:rsidR="00C95D1F">
        <w:t>, in particular,</w:t>
      </w:r>
      <w:r w:rsidRPr="00780BDC">
        <w:t xml:space="preserve"> has a significant impact on a person’s life in that it prevents one from communicating through speech. Studies show that deaf person</w:t>
      </w:r>
      <w:r w:rsidR="00C95D1F">
        <w:t>s</w:t>
      </w:r>
      <w:r w:rsidRPr="00780BDC">
        <w:t xml:space="preserve"> are less likely to make use of medical services and are more prone to psychological disorders</w:t>
      </w:r>
      <w:r>
        <w:t xml:space="preserve"> – </w:t>
      </w:r>
      <w:r w:rsidRPr="00780BDC">
        <w:t>disorders stemming from the difficulty of forming meaningful connections with hearing counterpart</w:t>
      </w:r>
      <w:r w:rsidR="004D6FAE">
        <w:t>s</w:t>
      </w:r>
      <w:r w:rsidR="009C30DD">
        <w:t xml:space="preserve"> </w:t>
      </w:r>
      <w:r w:rsidR="009C30DD">
        <w:fldChar w:fldCharType="begin" w:fldLock="1"/>
      </w:r>
      <w:r w:rsidR="007019DA">
        <w:instrText>ADDIN CSL_CITATION {"citationItems":[{"id":"ITEM-1","itemData":{"ISSN":"1078-4535","author":[{"dropping-particle":"","family":"Fileccia","given":"Joyceann","non-dropping-particle":"","parse-names":false,"suffix":""}],"container-title":"Creative nursing","id":"ITEM-1","issue":"4","issued":{"date-parts":[["2011"]]},"page":"174-179","publisher":"Springer","title":"Sensitive care for the deaf: a cultural challenge","type":"article-journal","volume":"17"},"uris":["http://www.mendeley.com/documents/?uuid=39a5debe-d0ea-49ac-a331-1cc29687fc94"]}],"mendeley":{"formattedCitation":"[1]","plainTextFormattedCitation":"[1]","previouslyFormattedCitation":"[1]"},"properties":{"noteIndex":0},"schema":"https://github.com/citation-style-language/schema/raw/master/csl-citation.json"}</w:instrText>
      </w:r>
      <w:r w:rsidR="009C30DD">
        <w:fldChar w:fldCharType="separate"/>
      </w:r>
      <w:r w:rsidR="009C30DD" w:rsidRPr="009C30DD">
        <w:rPr>
          <w:noProof/>
        </w:rPr>
        <w:t>[1]</w:t>
      </w:r>
      <w:r w:rsidR="009C30DD">
        <w:fldChar w:fldCharType="end"/>
      </w:r>
      <w:r w:rsidRPr="00780BDC">
        <w:t xml:space="preserve">. There have also been recorded instances of discrimination </w:t>
      </w:r>
      <w:r w:rsidR="005C7999">
        <w:t xml:space="preserve">of the disabled </w:t>
      </w:r>
      <w:r w:rsidRPr="00780BDC">
        <w:t xml:space="preserve">in employment due to </w:t>
      </w:r>
      <w:r w:rsidR="005C7999">
        <w:t xml:space="preserve">their </w:t>
      </w:r>
      <w:r w:rsidRPr="00780BDC">
        <w:t>physical disabilities, including deafnes</w:t>
      </w:r>
      <w:r>
        <w:t>s</w:t>
      </w:r>
      <w:r w:rsidR="007019DA">
        <w:t xml:space="preserve"> </w:t>
      </w:r>
      <w:r w:rsidR="007019DA">
        <w:fldChar w:fldCharType="begin" w:fldLock="1"/>
      </w:r>
      <w:r w:rsidR="00D14311">
        <w:instrText>ADDIN CSL_CITATION {"citationItems":[{"id":"ITEM-1","itemData":{"ISSN":"1051-9815","author":[{"dropping-particle":"","family":"Bowe","given":"Frank G","non-dropping-particle":"","parse-names":false,"suffix":""},{"dropping-particle":"","family":"McMahon","given":"Brian T","non-dropping-particle":"","parse-names":false,"suffix":""},{"dropping-particle":"","family":"Chang","given":"Tai","non-dropping-particle":"","parse-names":false,"suffix":""},{"dropping-particle":"","family":"Louvi","given":"Ioanna","non-dropping-particle":"","parse-names":false,"suffix":""}],"container-title":"Work","id":"ITEM-1","issue":"1","issued":{"date-parts":[["2005"]]},"page":"19-25","publisher":"IOS Press","title":"Workplace discrimination, deafness and hearing impairment: The national EEOC ADA research project","type":"article-journal","volume":"25"},"uris":["http://www.mendeley.com/documents/?uuid=d48fc4a4-6465-4d20-a98f-d1c1d1909fa4"]},{"id":"ITEM-2","itemData":{"author":[{"dropping-particle":"Lou","family":"Garberoglio","given":"Carrie","non-dropping-particle":"","parse-names":false,"suffix":""},{"dropping-particle":"","family":"Cawthon","given":"Stephanie","non-dropping-particle":"","parse-names":false,"suffix":""},{"dropping-particle":"","family":"Bond","given":"Mark","non-dropping-particle":"","parse-names":false,"suffix":""}],"container-title":"Washington, DC: US Department of Education, Office of Special Education Programs, National Deaf Center on Postsecondary Outcomes","id":"ITEM-2","issued":{"date-parts":[["2016"]]},"title":"Deaf People and Employment in the United States","type":"article-journal"},"uris":["http://www.mendeley.com/documents/?uuid=1491ca3a-aac2-4815-96c3-ee708ed7e0ab"]}],"mendeley":{"formattedCitation":"[2], [3]","plainTextFormattedCitation":"[2], [3]","previouslyFormattedCitation":"[2], [3]"},"properties":{"noteIndex":0},"schema":"https://github.com/citation-style-language/schema/raw/master/csl-citation.json"}</w:instrText>
      </w:r>
      <w:r w:rsidR="007019DA">
        <w:fldChar w:fldCharType="separate"/>
      </w:r>
      <w:r w:rsidR="007019DA" w:rsidRPr="007019DA">
        <w:rPr>
          <w:noProof/>
        </w:rPr>
        <w:t>[2], [3]</w:t>
      </w:r>
      <w:r w:rsidR="007019DA">
        <w:fldChar w:fldCharType="end"/>
      </w:r>
      <w:r w:rsidRPr="00780BDC">
        <w:t xml:space="preserve">. In the case of deafness, communication with others is the overarching issue, bringing with it a </w:t>
      </w:r>
      <w:r w:rsidR="005C7999">
        <w:t>surge</w:t>
      </w:r>
      <w:r w:rsidRPr="00780BDC">
        <w:t xml:space="preserve"> of inevitable side-effects. This paper seeks to develop a translation tool </w:t>
      </w:r>
      <w:r w:rsidR="003F63A0">
        <w:t>that</w:t>
      </w:r>
      <w:r w:rsidRPr="00780BDC">
        <w:t xml:space="preserve"> relies on the training of a neural network </w:t>
      </w:r>
      <w:r w:rsidR="003F63A0">
        <w:t>to recognize</w:t>
      </w:r>
      <w:r w:rsidRPr="00780BDC">
        <w:t xml:space="preserve"> different ASL (or American Sign Language) gestures</w:t>
      </w:r>
      <w:r w:rsidR="00E86BE5">
        <w:t>.</w:t>
      </w:r>
    </w:p>
    <w:p w14:paraId="148193EF" w14:textId="4A14F93D" w:rsidR="00913563" w:rsidRDefault="00913563" w:rsidP="00E86BE5">
      <w:pPr>
        <w:jc w:val="both"/>
      </w:pPr>
    </w:p>
    <w:p w14:paraId="6BDA5C21" w14:textId="6C1D5BFC" w:rsidR="00913563" w:rsidRDefault="00913563" w:rsidP="00DF5A7F">
      <w:pPr>
        <w:jc w:val="both"/>
      </w:pPr>
      <w:r>
        <w:t>The following project</w:t>
      </w:r>
      <w:r w:rsidR="003F63A0">
        <w:t>,</w:t>
      </w:r>
      <w:r w:rsidR="004C2822">
        <w:t xml:space="preserve"> tentatively called the “Sign AI,”</w:t>
      </w:r>
      <w:r>
        <w:t xml:space="preserve"> seeks to </w:t>
      </w:r>
      <w:r w:rsidR="00AF649A">
        <w:t>design</w:t>
      </w:r>
      <w:r>
        <w:t xml:space="preserve"> an ASL (American Sign Language) translation tool</w:t>
      </w:r>
      <w:r w:rsidR="004C2822">
        <w:t xml:space="preserve"> having</w:t>
      </w:r>
      <w:r>
        <w:t xml:space="preserve"> deaf persons</w:t>
      </w:r>
      <w:r w:rsidR="004C2822">
        <w:t xml:space="preserve"> as the target demographic</w:t>
      </w:r>
      <w:r>
        <w:t xml:space="preserve">. </w:t>
      </w:r>
      <w:r w:rsidR="007D4CC6">
        <w:t>The translation tool will take the form of a</w:t>
      </w:r>
      <w:r w:rsidR="00CE7FD1">
        <w:t xml:space="preserve"> W</w:t>
      </w:r>
      <w:r w:rsidR="007D4CC6">
        <w:t>indows-based GUI program</w:t>
      </w:r>
      <w:r w:rsidR="00B11587">
        <w:t xml:space="preserve"> with which users can interact for various purposes</w:t>
      </w:r>
      <w:r>
        <w:t>. A deep learning model will be trained to recognize ASL through pre-processed EMG data</w:t>
      </w:r>
      <w:r w:rsidR="002B5F7F">
        <w:t xml:space="preserve"> </w:t>
      </w:r>
      <w:r>
        <w:t>and orientation data in the form of quaternions</w:t>
      </w:r>
      <w:r w:rsidR="002B5F7F">
        <w:t xml:space="preserve"> calculated</w:t>
      </w:r>
      <w:r w:rsidR="00214068">
        <w:t xml:space="preserve">, all acquired from the </w:t>
      </w:r>
      <w:proofErr w:type="spellStart"/>
      <w:r w:rsidR="00214068">
        <w:t>Myo</w:t>
      </w:r>
      <w:proofErr w:type="spellEnd"/>
      <w:r w:rsidR="00214068">
        <w:t xml:space="preserve"> armband developed by </w:t>
      </w:r>
      <w:proofErr w:type="spellStart"/>
      <w:r w:rsidR="00214068">
        <w:t>Thalmic</w:t>
      </w:r>
      <w:proofErr w:type="spellEnd"/>
      <w:r w:rsidR="00214068">
        <w:t xml:space="preserve"> </w:t>
      </w:r>
      <w:r w:rsidR="00F20139">
        <w:t>L</w:t>
      </w:r>
      <w:r w:rsidR="00214068">
        <w:t xml:space="preserve">abs. </w:t>
      </w:r>
      <w:r w:rsidR="00DF5A7F">
        <w:t xml:space="preserve">The final product is a gesture-based translator, providing translation for each gesture performed for a total of 100 gestures. </w:t>
      </w:r>
      <w:r w:rsidR="005D16A8">
        <w:t>Also</w:t>
      </w:r>
      <w:r w:rsidR="00DF5A7F">
        <w:t>, the final product will have</w:t>
      </w:r>
      <w:r w:rsidR="001C4915">
        <w:t xml:space="preserve"> </w:t>
      </w:r>
      <w:r w:rsidR="00DF5A7F">
        <w:t xml:space="preserve">text-to-speech and speech-to-text capabilities. </w:t>
      </w:r>
    </w:p>
    <w:p w14:paraId="5E9C9999" w14:textId="38BD7140" w:rsidR="001302F9" w:rsidRDefault="001302F9" w:rsidP="00913563">
      <w:pPr>
        <w:jc w:val="both"/>
      </w:pPr>
    </w:p>
    <w:p w14:paraId="56AE88F4" w14:textId="3B92D7CC" w:rsidR="001302F9" w:rsidRDefault="0077105C" w:rsidP="00E85D56">
      <w:pPr>
        <w:jc w:val="both"/>
      </w:pPr>
      <w:r>
        <w:t>There are several constraints to the project</w:t>
      </w:r>
      <w:r w:rsidR="001302F9">
        <w:t xml:space="preserve">. </w:t>
      </w:r>
      <w:r w:rsidR="00F4564F">
        <w:t>For one, s</w:t>
      </w:r>
      <w:r w:rsidR="00F4564F" w:rsidRPr="00F4564F">
        <w:t xml:space="preserve">ome gestures are not arm-based or hand-based, which means that they cannot be reliably measured by </w:t>
      </w:r>
      <w:r w:rsidR="00F4564F">
        <w:t xml:space="preserve">the </w:t>
      </w:r>
      <w:r w:rsidR="00F4564F" w:rsidRPr="00F4564F">
        <w:t>EMG sensors</w:t>
      </w:r>
      <w:r w:rsidR="00F4564F">
        <w:t xml:space="preserve"> on the </w:t>
      </w:r>
      <w:proofErr w:type="spellStart"/>
      <w:r w:rsidR="00F4564F">
        <w:t>Myo</w:t>
      </w:r>
      <w:proofErr w:type="spellEnd"/>
      <w:r w:rsidR="00F4564F">
        <w:t xml:space="preserve"> armband</w:t>
      </w:r>
      <w:r w:rsidR="00F4564F" w:rsidRPr="00F4564F">
        <w:t>.</w:t>
      </w:r>
      <w:r w:rsidR="00F4564F">
        <w:t xml:space="preserve"> This is due to the</w:t>
      </w:r>
      <w:r w:rsidR="00040B1D">
        <w:t xml:space="preserve"> linguistic</w:t>
      </w:r>
      <w:r w:rsidR="00F4564F">
        <w:t xml:space="preserve"> nuances of </w:t>
      </w:r>
      <w:r w:rsidR="00040B1D">
        <w:t>ASL.</w:t>
      </w:r>
      <w:r w:rsidR="00F4564F" w:rsidRPr="00F4564F">
        <w:t xml:space="preserve"> </w:t>
      </w:r>
      <w:r w:rsidR="00040B1D">
        <w:t>For example, i</w:t>
      </w:r>
      <w:r w:rsidR="00F4564F" w:rsidRPr="00F4564F">
        <w:t xml:space="preserve">n ASL, pronouns are expressed through pointing a finger. Even with a sensing device, there is no way to determine if a </w:t>
      </w:r>
      <w:r w:rsidR="00040B1D">
        <w:t>gesture</w:t>
      </w:r>
      <w:r w:rsidR="0076692B">
        <w:t xml:space="preserve"> meant for a pronoun</w:t>
      </w:r>
      <w:r w:rsidR="00040B1D">
        <w:t xml:space="preserve"> </w:t>
      </w:r>
      <w:r w:rsidR="00F4564F" w:rsidRPr="00F4564F">
        <w:t xml:space="preserve">is “I,” “you,” “he,” “she,” or “they.” </w:t>
      </w:r>
      <w:r w:rsidR="0076692B">
        <w:t xml:space="preserve">It is up to </w:t>
      </w:r>
      <w:r w:rsidR="001115CB">
        <w:t xml:space="preserve">the </w:t>
      </w:r>
      <w:r w:rsidR="007765AF">
        <w:t>signe</w:t>
      </w:r>
      <w:r w:rsidR="00B46F30">
        <w:t>rs</w:t>
      </w:r>
      <w:r w:rsidR="007765AF">
        <w:t xml:space="preserve"> </w:t>
      </w:r>
      <w:r w:rsidR="00B21B25">
        <w:t xml:space="preserve">to determine this for themselves. </w:t>
      </w:r>
      <w:r w:rsidR="00B73225">
        <w:t>In addition, t</w:t>
      </w:r>
      <w:r w:rsidR="00E85D56">
        <w:t xml:space="preserve">here are no pre-made datasets </w:t>
      </w:r>
      <w:r w:rsidR="00D075DC">
        <w:t xml:space="preserve">involving the </w:t>
      </w:r>
      <w:proofErr w:type="spellStart"/>
      <w:r w:rsidR="00D075DC">
        <w:t>Myo</w:t>
      </w:r>
      <w:proofErr w:type="spellEnd"/>
      <w:r w:rsidR="00D075DC">
        <w:t xml:space="preserve"> armband </w:t>
      </w:r>
      <w:r w:rsidR="00E85D56">
        <w:t xml:space="preserve">that can be used to train </w:t>
      </w:r>
      <w:r w:rsidR="00D075DC">
        <w:t xml:space="preserve">the </w:t>
      </w:r>
      <w:r w:rsidR="00E85D56">
        <w:t xml:space="preserve">neural network. Therefore, the dataset must </w:t>
      </w:r>
      <w:r w:rsidR="002A7B45">
        <w:t xml:space="preserve">be </w:t>
      </w:r>
      <w:r w:rsidR="00594793">
        <w:t>produced</w:t>
      </w:r>
      <w:r w:rsidR="00E85D56">
        <w:t xml:space="preserve"> by </w:t>
      </w:r>
      <w:r w:rsidR="0010416D">
        <w:t>the experimenter</w:t>
      </w:r>
      <w:r w:rsidR="00E85D56">
        <w:t xml:space="preserve">. </w:t>
      </w:r>
      <w:r w:rsidR="00A662EA">
        <w:t xml:space="preserve">Finally, as a consequence of software dependencies, </w:t>
      </w:r>
      <w:r w:rsidR="005D16A8">
        <w:t xml:space="preserve">a </w:t>
      </w:r>
      <w:r w:rsidR="00A662EA">
        <w:t>w</w:t>
      </w:r>
      <w:r w:rsidR="00E85D56">
        <w:t xml:space="preserve">ireless internet connection will be necessary to </w:t>
      </w:r>
      <w:r w:rsidR="00A662EA">
        <w:t>access Google’s</w:t>
      </w:r>
      <w:r w:rsidR="00E85D56">
        <w:t xml:space="preserve"> text-to-speech and speech-to-text APIs.</w:t>
      </w:r>
    </w:p>
    <w:p w14:paraId="29054C58" w14:textId="77777777" w:rsidR="00C82D30" w:rsidRDefault="00C82D30" w:rsidP="00530A57">
      <w:pPr>
        <w:jc w:val="both"/>
      </w:pPr>
    </w:p>
    <w:p w14:paraId="0C288E9A" w14:textId="2BF87864" w:rsidR="00635413" w:rsidRDefault="008747F9" w:rsidP="00653E30">
      <w:pPr>
        <w:pStyle w:val="Heading1"/>
      </w:pPr>
      <w:r>
        <w:t>Project Approach</w:t>
      </w:r>
    </w:p>
    <w:p w14:paraId="762F4EB2" w14:textId="0FEAEF9D" w:rsidR="00727256" w:rsidRDefault="00727256" w:rsidP="00727256"/>
    <w:p w14:paraId="42F711B5" w14:textId="0E2DACA0" w:rsidR="00727256" w:rsidRDefault="00727256" w:rsidP="00727256">
      <w:pPr>
        <w:pStyle w:val="Heading2"/>
      </w:pPr>
      <w:r>
        <w:t xml:space="preserve">Data Visualization &amp; Acquisition </w:t>
      </w:r>
    </w:p>
    <w:p w14:paraId="038A6B2B" w14:textId="703E0F69" w:rsidR="00727256" w:rsidRDefault="00727256" w:rsidP="00727256"/>
    <w:p w14:paraId="3C473B48" w14:textId="65D54E88" w:rsidR="001C4915" w:rsidRDefault="00395799" w:rsidP="006379F0">
      <w:pPr>
        <w:jc w:val="both"/>
      </w:pPr>
      <w:r>
        <w:t xml:space="preserve">The job of data is to capture desired qualities while the job of the neural network is to make sense of them. </w:t>
      </w:r>
      <w:r w:rsidR="003525F4">
        <w:t xml:space="preserve">The </w:t>
      </w:r>
      <w:proofErr w:type="spellStart"/>
      <w:r w:rsidR="003525F4">
        <w:t>Myo</w:t>
      </w:r>
      <w:proofErr w:type="spellEnd"/>
      <w:r w:rsidR="003525F4">
        <w:t xml:space="preserve"> </w:t>
      </w:r>
      <w:r w:rsidR="004A6644">
        <w:t>A</w:t>
      </w:r>
      <w:r w:rsidR="003525F4">
        <w:t>rmband</w:t>
      </w:r>
      <w:r w:rsidR="00BD59F8">
        <w:t xml:space="preserve"> will be used here. The </w:t>
      </w:r>
      <w:proofErr w:type="spellStart"/>
      <w:r w:rsidR="00BD59F8">
        <w:t>Myo</w:t>
      </w:r>
      <w:proofErr w:type="spellEnd"/>
      <w:r w:rsidR="00BD59F8">
        <w:t xml:space="preserve"> Armband</w:t>
      </w:r>
      <w:r w:rsidR="003525F4">
        <w:t xml:space="preserve"> </w:t>
      </w:r>
      <w:r w:rsidR="00B42D0C">
        <w:t>acquires</w:t>
      </w:r>
      <w:r w:rsidR="003525F4">
        <w:t xml:space="preserve"> EMG readings from 8 different sensor modules and transmits</w:t>
      </w:r>
      <w:r w:rsidR="00D200C4">
        <w:t xml:space="preserve"> it</w:t>
      </w:r>
      <w:r w:rsidR="003525F4">
        <w:t xml:space="preserve"> to the host computer via Bluetooth. The sensor modules are also equipped with</w:t>
      </w:r>
      <w:r w:rsidR="00D200C4">
        <w:t xml:space="preserve"> an IMU</w:t>
      </w:r>
      <w:r w:rsidR="003525F4">
        <w:t xml:space="preserve"> </w:t>
      </w:r>
      <w:r w:rsidR="00D200C4">
        <w:t>(</w:t>
      </w:r>
      <w:r w:rsidR="003525F4">
        <w:t>inertial measurement</w:t>
      </w:r>
      <w:r w:rsidR="00A416CA">
        <w:t xml:space="preserve"> </w:t>
      </w:r>
      <w:r w:rsidR="003525F4">
        <w:t>unit</w:t>
      </w:r>
      <w:r w:rsidR="00D200C4">
        <w:t>)</w:t>
      </w:r>
      <w:r w:rsidR="003525F4">
        <w:t xml:space="preserve">, which the </w:t>
      </w:r>
      <w:proofErr w:type="spellStart"/>
      <w:r w:rsidR="003525F4">
        <w:t>Myo</w:t>
      </w:r>
      <w:proofErr w:type="spellEnd"/>
      <w:r w:rsidR="003525F4">
        <w:t xml:space="preserve"> </w:t>
      </w:r>
      <w:r w:rsidR="005927B4">
        <w:t>A</w:t>
      </w:r>
      <w:r w:rsidR="003525F4">
        <w:t xml:space="preserve">rmband accounts for when calculating quaternions. The </w:t>
      </w:r>
      <w:proofErr w:type="spellStart"/>
      <w:r w:rsidR="003525F4">
        <w:t>Myo</w:t>
      </w:r>
      <w:proofErr w:type="spellEnd"/>
      <w:r w:rsidR="003525F4">
        <w:t xml:space="preserve"> </w:t>
      </w:r>
      <w:r w:rsidR="00E63DDE">
        <w:t>A</w:t>
      </w:r>
      <w:r w:rsidR="003525F4">
        <w:t>rmband outputs EMG readings for gauging muscle activation and quaternions for representing orientation in 3D space.</w:t>
      </w:r>
      <w:r w:rsidR="00501660">
        <w:t xml:space="preserve"> EMG readings </w:t>
      </w:r>
      <w:r w:rsidR="007D21AE">
        <w:t>recorded</w:t>
      </w:r>
      <w:r w:rsidR="00501660">
        <w:t xml:space="preserve"> by the </w:t>
      </w:r>
      <w:proofErr w:type="spellStart"/>
      <w:r w:rsidR="00501660">
        <w:t>Myo</w:t>
      </w:r>
      <w:proofErr w:type="spellEnd"/>
      <w:r w:rsidR="00501660">
        <w:t xml:space="preserve"> </w:t>
      </w:r>
      <w:r w:rsidR="00E63DDE">
        <w:t>A</w:t>
      </w:r>
      <w:r w:rsidR="00501660">
        <w:t xml:space="preserve">rmband are pre-processed in that they are normalized to a range </w:t>
      </w:r>
      <w:r w:rsidR="009435DF">
        <w:t xml:space="preserve">of values between -128 </w:t>
      </w:r>
      <w:r w:rsidR="009435DF">
        <w:lastRenderedPageBreak/>
        <w:t>and 127</w:t>
      </w:r>
      <w:r w:rsidR="00501660">
        <w:t xml:space="preserve">. </w:t>
      </w:r>
      <w:r w:rsidR="00145C85">
        <w:t xml:space="preserve">Since EMG can vary from person to person, the normalization of </w:t>
      </w:r>
      <w:r w:rsidR="00BE1401">
        <w:t xml:space="preserve">the </w:t>
      </w:r>
      <w:r w:rsidR="003B3896">
        <w:t xml:space="preserve">raw EMG signals will help </w:t>
      </w:r>
      <w:r w:rsidR="000A540E">
        <w:t xml:space="preserve">to </w:t>
      </w:r>
      <w:r w:rsidR="00BE1401">
        <w:t xml:space="preserve">center all readings </w:t>
      </w:r>
      <w:r w:rsidR="00704378">
        <w:t xml:space="preserve">to a common scale. </w:t>
      </w:r>
    </w:p>
    <w:p w14:paraId="355911F5" w14:textId="3512AFFB" w:rsidR="00D53463" w:rsidRDefault="00D53463" w:rsidP="003525F4">
      <w:pPr>
        <w:jc w:val="both"/>
      </w:pPr>
    </w:p>
    <w:p w14:paraId="28F61111" w14:textId="7ACC83DE" w:rsidR="00D53463" w:rsidRDefault="00C75209" w:rsidP="00C75209">
      <w:pPr>
        <w:jc w:val="both"/>
      </w:pPr>
      <w:r>
        <w:t xml:space="preserve">The </w:t>
      </w:r>
      <w:proofErr w:type="spellStart"/>
      <w:r>
        <w:t>Myo</w:t>
      </w:r>
      <w:proofErr w:type="spellEnd"/>
      <w:r>
        <w:t xml:space="preserve"> Python library </w:t>
      </w:r>
      <w:r w:rsidR="006E7F05">
        <w:t>will be used to scrape</w:t>
      </w:r>
      <w:r>
        <w:t xml:space="preserve"> </w:t>
      </w:r>
      <w:r w:rsidR="006C5FEC">
        <w:t>information</w:t>
      </w:r>
      <w:r>
        <w:t xml:space="preserve"> from the </w:t>
      </w:r>
      <w:proofErr w:type="spellStart"/>
      <w:r>
        <w:t>Myo</w:t>
      </w:r>
      <w:proofErr w:type="spellEnd"/>
      <w:r>
        <w:t xml:space="preserve"> </w:t>
      </w:r>
      <w:r w:rsidR="00A47248">
        <w:t>A</w:t>
      </w:r>
      <w:r>
        <w:t>rmband</w:t>
      </w:r>
      <w:r w:rsidR="006E7F05">
        <w:t>, particularly</w:t>
      </w:r>
      <w:r>
        <w:t xml:space="preserve"> through the hub instance. The hub instance establishes </w:t>
      </w:r>
      <w:r w:rsidR="00E87979">
        <w:t xml:space="preserve">Bluetooth </w:t>
      </w:r>
      <w:r>
        <w:t xml:space="preserve">communication with the </w:t>
      </w:r>
      <w:proofErr w:type="spellStart"/>
      <w:r>
        <w:t>Myo</w:t>
      </w:r>
      <w:proofErr w:type="spellEnd"/>
      <w:r>
        <w:t xml:space="preserve"> </w:t>
      </w:r>
      <w:r w:rsidR="00A47248">
        <w:t>A</w:t>
      </w:r>
      <w:r>
        <w:t xml:space="preserve">rmband. </w:t>
      </w:r>
    </w:p>
    <w:p w14:paraId="69ABC196" w14:textId="77777777" w:rsidR="00153086" w:rsidRPr="00153086" w:rsidRDefault="00153086" w:rsidP="00153086">
      <w:pPr>
        <w:jc w:val="both"/>
        <w:rPr>
          <w:iCs/>
        </w:rPr>
      </w:pPr>
    </w:p>
    <w:p w14:paraId="2A646830" w14:textId="20FD4860" w:rsidR="000F2FF7" w:rsidRPr="004D121D" w:rsidRDefault="00153086" w:rsidP="004D121D">
      <w:pPr>
        <w:jc w:val="both"/>
        <w:rPr>
          <w:iCs/>
        </w:rPr>
      </w:pPr>
      <w:r w:rsidRPr="00153086">
        <w:rPr>
          <w:iCs/>
        </w:rPr>
        <w:t xml:space="preserve">The key to formatting the sensor data </w:t>
      </w:r>
      <w:r w:rsidR="004E5D18">
        <w:rPr>
          <w:iCs/>
        </w:rPr>
        <w:t xml:space="preserve">for use in a neural network </w:t>
      </w:r>
      <w:r w:rsidRPr="00153086">
        <w:rPr>
          <w:iCs/>
        </w:rPr>
        <w:t>lies in stacking readings element-wise and storing them in a master file where the neural network can process them all at once. To represent them properly,</w:t>
      </w:r>
      <w:r w:rsidR="008B1AD9">
        <w:rPr>
          <w:iCs/>
        </w:rPr>
        <w:t xml:space="preserve"> all</w:t>
      </w:r>
      <w:r w:rsidRPr="00153086">
        <w:rPr>
          <w:iCs/>
        </w:rPr>
        <w:t xml:space="preserve"> readings </w:t>
      </w:r>
      <w:r w:rsidR="008B1AD9">
        <w:rPr>
          <w:iCs/>
        </w:rPr>
        <w:t xml:space="preserve">captured at a specific point in time </w:t>
      </w:r>
      <w:r w:rsidRPr="00153086">
        <w:rPr>
          <w:iCs/>
        </w:rPr>
        <w:t xml:space="preserve">must be </w:t>
      </w:r>
      <w:r w:rsidR="008B1AD9">
        <w:rPr>
          <w:iCs/>
        </w:rPr>
        <w:t>altogether contained</w:t>
      </w:r>
      <w:r w:rsidRPr="00153086">
        <w:rPr>
          <w:iCs/>
        </w:rPr>
        <w:t xml:space="preserve">. </w:t>
      </w:r>
      <w:r w:rsidR="00150C30">
        <w:rPr>
          <w:iCs/>
        </w:rPr>
        <w:t>T</w:t>
      </w:r>
      <w:r w:rsidR="008B1AD9">
        <w:rPr>
          <w:iCs/>
        </w:rPr>
        <w:t>he</w:t>
      </w:r>
      <w:r w:rsidRPr="00153086">
        <w:rPr>
          <w:iCs/>
        </w:rPr>
        <w:t xml:space="preserve"> data point</w:t>
      </w:r>
      <w:r w:rsidR="008B1AD9">
        <w:rPr>
          <w:iCs/>
        </w:rPr>
        <w:t>s</w:t>
      </w:r>
      <w:r w:rsidRPr="00153086">
        <w:rPr>
          <w:iCs/>
        </w:rPr>
        <w:t xml:space="preserve"> must </w:t>
      </w:r>
      <w:r w:rsidR="008B1AD9">
        <w:rPr>
          <w:iCs/>
        </w:rPr>
        <w:t xml:space="preserve">correspond chronologically. </w:t>
      </w:r>
    </w:p>
    <w:p w14:paraId="7EBEFB54" w14:textId="77777777" w:rsidR="005C5629" w:rsidRDefault="005C5629" w:rsidP="008747F9"/>
    <w:p w14:paraId="5231C589" w14:textId="1F41DA3F" w:rsidR="008747F9" w:rsidRDefault="00522D92" w:rsidP="008747F9">
      <w:pPr>
        <w:pStyle w:val="Heading2"/>
      </w:pPr>
      <w:r>
        <w:t>Neural Network Development</w:t>
      </w:r>
    </w:p>
    <w:p w14:paraId="0DF978EE" w14:textId="36A0F9FC" w:rsidR="00AD10A7" w:rsidRDefault="00AD10A7" w:rsidP="00530A57">
      <w:pPr>
        <w:jc w:val="both"/>
      </w:pPr>
    </w:p>
    <w:p w14:paraId="19F1EDA6" w14:textId="5BF4310B" w:rsidR="006616CD" w:rsidRDefault="0050015E" w:rsidP="00904B56">
      <w:pPr>
        <w:jc w:val="both"/>
      </w:pPr>
      <w:r>
        <w:t>The stacked LSTM (long-, short-term memory) model was used.</w:t>
      </w:r>
      <w:r w:rsidR="006E7F05">
        <w:t xml:space="preserve"> Figure 1 illustrates the full neural network architecture.</w:t>
      </w:r>
    </w:p>
    <w:p w14:paraId="420A58E6" w14:textId="77777777" w:rsidR="00904B56" w:rsidRDefault="00904B56" w:rsidP="00904B56">
      <w:pPr>
        <w:jc w:val="both"/>
      </w:pPr>
    </w:p>
    <w:p w14:paraId="34A9338D" w14:textId="42F85738" w:rsidR="006616CD" w:rsidRDefault="006616CD" w:rsidP="006616CD">
      <w:pPr>
        <w:jc w:val="center"/>
      </w:pPr>
      <w:r>
        <w:rPr>
          <w:noProof/>
        </w:rPr>
        <w:drawing>
          <wp:inline distT="0" distB="0" distL="0" distR="0" wp14:anchorId="58FACAC7" wp14:editId="0F88E930">
            <wp:extent cx="960546" cy="33178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044685" cy="3608505"/>
                    </a:xfrm>
                    <a:prstGeom prst="rect">
                      <a:avLst/>
                    </a:prstGeom>
                    <a:noFill/>
                    <a:ln>
                      <a:noFill/>
                    </a:ln>
                  </pic:spPr>
                </pic:pic>
              </a:graphicData>
            </a:graphic>
          </wp:inline>
        </w:drawing>
      </w:r>
    </w:p>
    <w:p w14:paraId="5B7BBDD7" w14:textId="77777777" w:rsidR="0077105C" w:rsidRDefault="0077105C" w:rsidP="006E7F05">
      <w:pPr>
        <w:jc w:val="both"/>
        <w:rPr>
          <w:b/>
          <w:bCs/>
        </w:rPr>
      </w:pPr>
    </w:p>
    <w:p w14:paraId="7215EDBF" w14:textId="4E4EBB83" w:rsidR="00904B56" w:rsidRDefault="006E7F05" w:rsidP="0062249C">
      <w:pPr>
        <w:jc w:val="both"/>
        <w:rPr>
          <w:b/>
          <w:bCs/>
        </w:rPr>
      </w:pPr>
      <w:r w:rsidRPr="006E7F05">
        <w:rPr>
          <w:b/>
          <w:bCs/>
        </w:rPr>
        <w:t xml:space="preserve">Figure 1. </w:t>
      </w:r>
      <w:r w:rsidR="0077105C">
        <w:rPr>
          <w:b/>
          <w:bCs/>
        </w:rPr>
        <w:t xml:space="preserve">The full neural network architecture. It includes two stacked LSTMs, followed by a batch </w:t>
      </w:r>
      <w:r w:rsidR="00BB7DDF">
        <w:rPr>
          <w:b/>
          <w:bCs/>
        </w:rPr>
        <w:t>normalization</w:t>
      </w:r>
      <w:r w:rsidR="0077105C">
        <w:rPr>
          <w:b/>
          <w:bCs/>
        </w:rPr>
        <w:t xml:space="preserve"> and dropout layer, respectively. </w:t>
      </w:r>
    </w:p>
    <w:p w14:paraId="6D5DB99E" w14:textId="77777777" w:rsidR="00904B56" w:rsidRDefault="00904B56" w:rsidP="0062249C">
      <w:pPr>
        <w:jc w:val="both"/>
        <w:rPr>
          <w:b/>
          <w:bCs/>
        </w:rPr>
      </w:pPr>
    </w:p>
    <w:p w14:paraId="4569039C" w14:textId="660A019C" w:rsidR="0062249C" w:rsidRPr="00904B56" w:rsidRDefault="003A1442" w:rsidP="0062249C">
      <w:pPr>
        <w:jc w:val="both"/>
        <w:rPr>
          <w:b/>
          <w:bCs/>
        </w:rPr>
      </w:pPr>
      <w:r>
        <w:t xml:space="preserve">The stacked LSTM architecture was used due to the merits discussed in </w:t>
      </w:r>
      <w:r w:rsidR="00D40CE3">
        <w:fldChar w:fldCharType="begin" w:fldLock="1"/>
      </w:r>
      <w:r w:rsidR="00CE5ACE">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D40CE3">
        <w:fldChar w:fldCharType="separate"/>
      </w:r>
      <w:r w:rsidR="00D40CE3" w:rsidRPr="00D40CE3">
        <w:rPr>
          <w:noProof/>
        </w:rPr>
        <w:t>[4]</w:t>
      </w:r>
      <w:r w:rsidR="00D40CE3">
        <w:fldChar w:fldCharType="end"/>
      </w:r>
      <w:r w:rsidR="00D40CE3">
        <w:t xml:space="preserve">. </w:t>
      </w:r>
      <w:r w:rsidR="0062249C" w:rsidRPr="009D03AE">
        <w:t>The specialty of the LSTM model is memorizing long-term dependencies or patterns in data.</w:t>
      </w:r>
      <w:r w:rsidR="0062249C">
        <w:t xml:space="preserve"> </w:t>
      </w:r>
      <w:proofErr w:type="spellStart"/>
      <w:r w:rsidR="0062249C">
        <w:t>Hermans</w:t>
      </w:r>
      <w:proofErr w:type="spellEnd"/>
      <w:r w:rsidR="0062249C">
        <w:t xml:space="preserve"> and </w:t>
      </w:r>
      <w:proofErr w:type="spellStart"/>
      <w:r w:rsidR="0062249C">
        <w:t>Schrauwen</w:t>
      </w:r>
      <w:proofErr w:type="spellEnd"/>
      <w:r w:rsidR="0062249C">
        <w:t xml:space="preserve"> delve into the design of an RNN</w:t>
      </w:r>
      <w:r w:rsidR="0062249C">
        <w:t xml:space="preserve"> (recurrent neural network)</w:t>
      </w:r>
      <w:r w:rsidR="0062249C">
        <w:t>, particularly the logic behind it: “For RNNs, the primary function of the layers is to introduce memory, not hierarchical processing”</w:t>
      </w:r>
      <w:r w:rsidR="00CE5ACE">
        <w:t xml:space="preserve"> </w:t>
      </w:r>
      <w:r w:rsidR="00CE5ACE">
        <w:fldChar w:fldCharType="begin" w:fldLock="1"/>
      </w:r>
      <w:r w:rsidR="00CE5ACE">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CE5ACE">
        <w:fldChar w:fldCharType="separate"/>
      </w:r>
      <w:r w:rsidR="00CE5ACE" w:rsidRPr="00CE5ACE">
        <w:rPr>
          <w:noProof/>
        </w:rPr>
        <w:t>[4]</w:t>
      </w:r>
      <w:r w:rsidR="00CE5ACE">
        <w:fldChar w:fldCharType="end"/>
      </w:r>
      <w:r w:rsidR="0062249C">
        <w:t xml:space="preserve">. Hierarchical processing in neural networks is the idea that new knowledge is extracted at each layer. </w:t>
      </w:r>
      <w:proofErr w:type="spellStart"/>
      <w:r w:rsidR="0062249C">
        <w:t>Hermans</w:t>
      </w:r>
      <w:proofErr w:type="spellEnd"/>
      <w:r w:rsidR="0062249C">
        <w:t xml:space="preserve"> and </w:t>
      </w:r>
      <w:proofErr w:type="spellStart"/>
      <w:r w:rsidR="0062249C">
        <w:t>Schrauwen</w:t>
      </w:r>
      <w:proofErr w:type="spellEnd"/>
      <w:r w:rsidR="0062249C">
        <w:t xml:space="preserve"> believe that hierarchical processing is not the aim of an RNN. They also believe that shallow hierarchical processing can limit an RNN’s performance. </w:t>
      </w:r>
      <w:proofErr w:type="spellStart"/>
      <w:r w:rsidR="0062249C">
        <w:t>Hermans</w:t>
      </w:r>
      <w:proofErr w:type="spellEnd"/>
      <w:r w:rsidR="0062249C">
        <w:t xml:space="preserve"> and </w:t>
      </w:r>
      <w:proofErr w:type="spellStart"/>
      <w:r w:rsidR="0062249C">
        <w:lastRenderedPageBreak/>
        <w:t>Schrauwen</w:t>
      </w:r>
      <w:proofErr w:type="spellEnd"/>
      <w:r w:rsidR="0062249C">
        <w:t xml:space="preserve"> make the following assertions: that the RNN does not excel in hierarchical processing, which can affect its understanding of the input, and that the RNN is not by default capable of analyzing data piece-wise with respect to time</w:t>
      </w:r>
      <w:r w:rsidR="00CE5ACE">
        <w:t xml:space="preserve"> </w:t>
      </w:r>
      <w:r w:rsidR="00CE5ACE">
        <w:fldChar w:fldCharType="begin" w:fldLock="1"/>
      </w:r>
      <w:r w:rsidR="0006276E">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CE5ACE">
        <w:fldChar w:fldCharType="separate"/>
      </w:r>
      <w:r w:rsidR="00CE5ACE" w:rsidRPr="00CE5ACE">
        <w:rPr>
          <w:noProof/>
        </w:rPr>
        <w:t>[4]</w:t>
      </w:r>
      <w:r w:rsidR="00CE5ACE">
        <w:fldChar w:fldCharType="end"/>
      </w:r>
      <w:r w:rsidR="00200264">
        <w:t>.</w:t>
      </w:r>
      <w:r w:rsidR="0062249C">
        <w:t xml:space="preserve"> </w:t>
      </w:r>
    </w:p>
    <w:p w14:paraId="68BC5315" w14:textId="77777777" w:rsidR="0062249C" w:rsidRDefault="0062249C" w:rsidP="0062249C">
      <w:pPr>
        <w:jc w:val="both"/>
      </w:pPr>
    </w:p>
    <w:p w14:paraId="05BADABC" w14:textId="6EAF9EC2" w:rsidR="00904B56" w:rsidRDefault="0062249C" w:rsidP="0062249C">
      <w:pPr>
        <w:jc w:val="both"/>
      </w:pPr>
      <w:r>
        <w:t xml:space="preserve">In turn, </w:t>
      </w:r>
      <w:proofErr w:type="spellStart"/>
      <w:r>
        <w:t>Hermans</w:t>
      </w:r>
      <w:proofErr w:type="spellEnd"/>
      <w:r>
        <w:t xml:space="preserve"> and </w:t>
      </w:r>
      <w:proofErr w:type="spellStart"/>
      <w:r>
        <w:t>Schrauwen</w:t>
      </w:r>
      <w:proofErr w:type="spellEnd"/>
      <w:r>
        <w:t xml:space="preserve"> proposed a fusion of the DNN</w:t>
      </w:r>
      <w:r w:rsidR="00BA28CF">
        <w:t xml:space="preserve"> (deep neural network)</w:t>
      </w:r>
      <w:r>
        <w:t xml:space="preserve"> and RNN. Dense layers will be used to increase hierarchical processing, while RNNs will be stacked to give temporal context to the input data at different instances of time</w:t>
      </w:r>
      <w:r w:rsidR="0006276E">
        <w:t xml:space="preserve"> </w:t>
      </w:r>
      <w:r w:rsidR="0006276E">
        <w:fldChar w:fldCharType="begin" w:fldLock="1"/>
      </w:r>
      <w:r w:rsidR="002076DD">
        <w:instrText>ADDIN CSL_CITATION {"citationItems":[{"id":"ITEM-1","itemData":{"author":[{"dropping-particle":"","family":"Hermans","given":"Michiel","non-dropping-particle":"","parse-names":false,"suffix":""},{"dropping-particle":"","family":"Schrauwen","given":"Benjamin","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190-198","publisher":"Curran Associates, Inc.","title":"Training and Analysing Deep Recurrent Neural Networks","type":"chapter"},"uris":["http://www.mendeley.com/documents/?uuid=1f3ab5d6-97ee-497d-9de6-762c45ad5148"]}],"mendeley":{"formattedCitation":"[4]","plainTextFormattedCitation":"[4]","previouslyFormattedCitation":"[4]"},"properties":{"noteIndex":0},"schema":"https://github.com/citation-style-language/schema/raw/master/csl-citation.json"}</w:instrText>
      </w:r>
      <w:r w:rsidR="0006276E">
        <w:fldChar w:fldCharType="separate"/>
      </w:r>
      <w:r w:rsidR="0006276E" w:rsidRPr="0006276E">
        <w:rPr>
          <w:noProof/>
        </w:rPr>
        <w:t>[4]</w:t>
      </w:r>
      <w:r w:rsidR="0006276E">
        <w:fldChar w:fldCharType="end"/>
      </w:r>
      <w:r>
        <w:t xml:space="preserve">. Due to the benefits of increased hierarchical processing and temporal context, the paper has adopted the </w:t>
      </w:r>
      <w:proofErr w:type="spellStart"/>
      <w:r>
        <w:t>Hermans</w:t>
      </w:r>
      <w:proofErr w:type="spellEnd"/>
      <w:r>
        <w:t xml:space="preserve"> and </w:t>
      </w:r>
      <w:proofErr w:type="spellStart"/>
      <w:r>
        <w:t>Schrauwen</w:t>
      </w:r>
      <w:proofErr w:type="spellEnd"/>
      <w:r>
        <w:t xml:space="preserve"> architecture</w:t>
      </w:r>
      <w:r w:rsidR="00F065AD">
        <w:t xml:space="preserve">. </w:t>
      </w:r>
      <w:r w:rsidR="00904B56">
        <w:t>Therefore, several regularization methods were used to maximize the neural network’s performance: dropout</w:t>
      </w:r>
      <w:r w:rsidR="00074571">
        <w:t xml:space="preserve"> and </w:t>
      </w:r>
      <w:r w:rsidR="00904B56">
        <w:t>batch normalization</w:t>
      </w:r>
      <w:r w:rsidR="001038BD">
        <w:t xml:space="preserve"> (called “batchnorm”)</w:t>
      </w:r>
      <w:r w:rsidR="00074571">
        <w:t>.</w:t>
      </w:r>
      <w:r w:rsidR="00F065AD">
        <w:t xml:space="preserve"> </w:t>
      </w:r>
      <w:r w:rsidR="00C9177E" w:rsidRPr="00D82636">
        <w:t xml:space="preserve">An often-used form of regularization, the dropout method is a method </w:t>
      </w:r>
      <w:r w:rsidR="00C9177E">
        <w:t>that</w:t>
      </w:r>
      <w:r w:rsidR="00C9177E" w:rsidRPr="00D82636">
        <w:t xml:space="preserve"> randomly disables nodes in a layer (or layers) of a neural network.</w:t>
      </w:r>
      <w:r w:rsidR="00C9177E" w:rsidRPr="00C9177E">
        <w:t xml:space="preserve"> </w:t>
      </w:r>
      <w:r w:rsidR="00C9177E" w:rsidRPr="00C9177E">
        <w:t>The logic behind the dropout layer is to force layers to be more self-reliant and infer the missing information themselves</w:t>
      </w:r>
      <w:r w:rsidR="002076DD">
        <w:t xml:space="preserve"> </w:t>
      </w:r>
      <w:r w:rsidR="002076DD">
        <w:fldChar w:fldCharType="begin" w:fldLock="1"/>
      </w:r>
      <w:r w:rsidR="000A1DE1">
        <w:instrText>ADDIN CSL_CITATION {"citationItems":[{"id":"ITEM-1","itemData":{"ISSN":"1532-4435","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The journal of machine learning research","id":"ITEM-1","issue":"1","issued":{"date-parts":[["2014"]]},"page":"1929-1958","publisher":"JMLR. org","title":"Dropout: a simple way to prevent neural networks from overfitting","type":"article-journal","volume":"15"},"uris":["http://www.mendeley.com/documents/?uuid=69d49cec-ea83-4dcc-9471-b7f6ea42f8d3"]}],"mendeley":{"formattedCitation":"[5]","plainTextFormattedCitation":"[5]","previouslyFormattedCitation":"[5]"},"properties":{"noteIndex":0},"schema":"https://github.com/citation-style-language/schema/raw/master/csl-citation.json"}</w:instrText>
      </w:r>
      <w:r w:rsidR="002076DD">
        <w:fldChar w:fldCharType="separate"/>
      </w:r>
      <w:r w:rsidR="002076DD" w:rsidRPr="002076DD">
        <w:rPr>
          <w:noProof/>
        </w:rPr>
        <w:t>[5]</w:t>
      </w:r>
      <w:r w:rsidR="002076DD">
        <w:fldChar w:fldCharType="end"/>
      </w:r>
      <w:r w:rsidR="00C9177E" w:rsidRPr="00C9177E">
        <w:t xml:space="preserve">. </w:t>
      </w:r>
      <w:r w:rsidR="00F065AD">
        <w:t xml:space="preserve">For batchnorm, </w:t>
      </w:r>
      <w:r w:rsidR="00DC1F72">
        <w:t>Ilyas et al. state that the reason why batch normalization is so beneficial is because of its reparameterization of “the underlying optimization problem” being solved by the neural network during trainin</w:t>
      </w:r>
      <w:r w:rsidR="00DC1F72">
        <w:t>g</w:t>
      </w:r>
      <w:r w:rsidR="000A1DE1">
        <w:t xml:space="preserve"> </w:t>
      </w:r>
      <w:r w:rsidR="000A1DE1">
        <w:fldChar w:fldCharType="begin" w:fldLock="1"/>
      </w:r>
      <w:r w:rsidR="001D16AD">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0A1DE1">
        <w:fldChar w:fldCharType="separate"/>
      </w:r>
      <w:r w:rsidR="000A1DE1" w:rsidRPr="000A1DE1">
        <w:rPr>
          <w:noProof/>
        </w:rPr>
        <w:t>[6]</w:t>
      </w:r>
      <w:r w:rsidR="000A1DE1">
        <w:fldChar w:fldCharType="end"/>
      </w:r>
      <w:r w:rsidR="00DC1F72">
        <w:t xml:space="preserve">. One might ask: what is the optimization problem that the neural network is solving? The answer lies in the gradient of the cost function. Recall that the goal of training a neural network is to reduce errors in predictions, which means developing weights that navigate the cost function towards its global minima. </w:t>
      </w:r>
      <w:r w:rsidR="00C9177E" w:rsidRPr="00C9177E">
        <w:t xml:space="preserve"> </w:t>
      </w:r>
      <w:r w:rsidR="00DC1F72" w:rsidRPr="00DC1F72">
        <w:t xml:space="preserve">Ilyas et al. </w:t>
      </w:r>
      <w:r w:rsidR="009F09B7">
        <w:t xml:space="preserve">conclude </w:t>
      </w:r>
      <w:r w:rsidR="00DC1F72" w:rsidRPr="00DC1F72">
        <w:t>that batch normalization makes the gradient “more predictive and well-behaved”</w:t>
      </w:r>
      <w:r w:rsidR="001D16AD">
        <w:t xml:space="preserve"> </w:t>
      </w:r>
      <w:r w:rsidR="001D16AD">
        <w:fldChar w:fldCharType="begin" w:fldLock="1"/>
      </w:r>
      <w:r w:rsidR="00EF5010">
        <w:instrText>ADDIN CSL_CITATION {"citationItems":[{"id":"ITEM-1","itemData":{"author":[{"dropping-particle":"","family":"Santurkar","given":"Shibani","non-dropping-particle":"","parse-names":false,"suffix":""},{"dropping-particle":"","family":"Tsipras","given":"Dimitris","non-dropping-particle":"","parse-names":false,"suffix":""},{"dropping-particle":"","family":"Ilyas","given":"Andrew","non-dropping-particle":"","parse-names":false,"suffix":""},{"dropping-particle":"","family":"Madry","given":"Aleksander","non-dropping-particle":"","parse-names":false,"suffix":""}],"container-title":"Advances in Neural Information Processing Systems","id":"ITEM-1","issued":{"date-parts":[["2018"]]},"page":"2483-2493","title":"How does batch normalization help optimization?","type":"paper-conference"},"uris":["http://www.mendeley.com/documents/?uuid=98e8ce73-0df5-4dea-aad6-8862bb6f9325"]}],"mendeley":{"formattedCitation":"[6]","plainTextFormattedCitation":"[6]","previouslyFormattedCitation":"[6]"},"properties":{"noteIndex":0},"schema":"https://github.com/citation-style-language/schema/raw/master/csl-citation.json"}</w:instrText>
      </w:r>
      <w:r w:rsidR="001D16AD">
        <w:fldChar w:fldCharType="separate"/>
      </w:r>
      <w:r w:rsidR="001D16AD" w:rsidRPr="001D16AD">
        <w:rPr>
          <w:noProof/>
        </w:rPr>
        <w:t>[6]</w:t>
      </w:r>
      <w:r w:rsidR="001D16AD">
        <w:fldChar w:fldCharType="end"/>
      </w:r>
      <w:r w:rsidR="001D16AD">
        <w:t>.</w:t>
      </w:r>
    </w:p>
    <w:p w14:paraId="7F2468A6" w14:textId="19304E15" w:rsidR="00D30800" w:rsidRPr="00D30800" w:rsidRDefault="00D30800" w:rsidP="00D30800">
      <w:pPr>
        <w:jc w:val="both"/>
      </w:pPr>
    </w:p>
    <w:p w14:paraId="369E5B09" w14:textId="72678532" w:rsidR="00635413" w:rsidRDefault="00325340" w:rsidP="00325340">
      <w:pPr>
        <w:pStyle w:val="Heading2"/>
      </w:pPr>
      <w:r>
        <w:t>GUI Development</w:t>
      </w:r>
    </w:p>
    <w:p w14:paraId="59B4EB9B" w14:textId="77777777" w:rsidR="00F065AD" w:rsidRDefault="00F065AD" w:rsidP="00946F6F">
      <w:pPr>
        <w:jc w:val="both"/>
      </w:pPr>
    </w:p>
    <w:p w14:paraId="15D40ABD" w14:textId="13624067" w:rsidR="00D30800" w:rsidRDefault="00D30800" w:rsidP="00946F6F">
      <w:pPr>
        <w:jc w:val="both"/>
      </w:pPr>
      <w:r>
        <w:t xml:space="preserve">Figure 2 illustrates the </w:t>
      </w:r>
      <w:r w:rsidR="00B26813">
        <w:t xml:space="preserve">final </w:t>
      </w:r>
      <w:r>
        <w:t xml:space="preserve">layout of the </w:t>
      </w:r>
      <w:r w:rsidR="00B1181D">
        <w:t xml:space="preserve">Tkinter </w:t>
      </w:r>
      <w:r>
        <w:t>GUI</w:t>
      </w:r>
      <w:r w:rsidR="00117B2D">
        <w:t>, written in the Python programming language</w:t>
      </w:r>
      <w:r>
        <w:t xml:space="preserve">. </w:t>
      </w:r>
    </w:p>
    <w:p w14:paraId="386E1844" w14:textId="4FDA7E72" w:rsidR="00946F6F" w:rsidRDefault="00946F6F" w:rsidP="00351B82">
      <w:pPr>
        <w:jc w:val="both"/>
        <w:rPr>
          <w:b/>
          <w:bCs/>
        </w:rPr>
      </w:pPr>
    </w:p>
    <w:p w14:paraId="0EDB1621" w14:textId="445DFE8F" w:rsidR="00D30800" w:rsidRDefault="00D30800" w:rsidP="00351B82">
      <w:pPr>
        <w:jc w:val="both"/>
        <w:rPr>
          <w:b/>
          <w:bCs/>
        </w:rPr>
      </w:pPr>
      <w:r w:rsidRPr="00D30800">
        <w:rPr>
          <w:b/>
          <w:bCs/>
        </w:rPr>
        <mc:AlternateContent>
          <mc:Choice Requires="wps">
            <w:drawing>
              <wp:anchor distT="0" distB="0" distL="114300" distR="114300" simplePos="0" relativeHeight="251659264" behindDoc="0" locked="0" layoutInCell="1" allowOverlap="1" wp14:anchorId="612F6E8D" wp14:editId="70811FA0">
                <wp:simplePos x="0" y="0"/>
                <wp:positionH relativeFrom="column">
                  <wp:posOffset>1980565</wp:posOffset>
                </wp:positionH>
                <wp:positionV relativeFrom="paragraph">
                  <wp:posOffset>6985</wp:posOffset>
                </wp:positionV>
                <wp:extent cx="2819400" cy="342900"/>
                <wp:effectExtent l="0" t="0" r="19050" b="19050"/>
                <wp:wrapNone/>
                <wp:docPr id="4" name="Rectangle 2">
                  <a:extLst xmlns:a="http://schemas.openxmlformats.org/drawingml/2006/main">
                    <a:ext uri="{FF2B5EF4-FFF2-40B4-BE49-F238E27FC236}">
                      <a16:creationId xmlns:a16="http://schemas.microsoft.com/office/drawing/2014/main" id="{DFE090D5-34E5-4105-B577-86FB84211BC9}"/>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0" cy="34290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3FF875D"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tatus Message Box</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612F6E8D" id="Rectangle 2" o:spid="_x0000_s1026" style="position:absolute;left:0;text-align:left;margin-left:155.95pt;margin-top:.55pt;width:222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" filled="f" strokeweight="1pt">
                <v:textbox>
                  <w:txbxContent>
                    <w:p w14:paraId="53FF875D"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tatus Message Box</w:t>
                      </w:r>
                    </w:p>
                  </w:txbxContent>
                </v:textbox>
              </v:rect>
            </w:pict>
          </mc:Fallback>
        </mc:AlternateContent>
      </w:r>
    </w:p>
    <w:p w14:paraId="60BE0F9E" w14:textId="77777777" w:rsidR="00D30800" w:rsidRDefault="00D30800" w:rsidP="00351B82">
      <w:pPr>
        <w:jc w:val="both"/>
        <w:rPr>
          <w:b/>
          <w:bCs/>
        </w:rPr>
      </w:pPr>
    </w:p>
    <w:p w14:paraId="5EBF7925" w14:textId="397627AB" w:rsidR="00D30800" w:rsidRDefault="00D30800" w:rsidP="00351B82">
      <w:pPr>
        <w:jc w:val="both"/>
        <w:rPr>
          <w:b/>
          <w:bCs/>
        </w:rPr>
      </w:pPr>
      <w:r w:rsidRPr="00D30800">
        <w:rPr>
          <w:b/>
          <w:bCs/>
        </w:rPr>
        <mc:AlternateContent>
          <mc:Choice Requires="wps">
            <w:drawing>
              <wp:anchor distT="0" distB="0" distL="114300" distR="114300" simplePos="0" relativeHeight="251660288" behindDoc="0" locked="0" layoutInCell="1" allowOverlap="1" wp14:anchorId="65DD8754" wp14:editId="6F6EFDB6">
                <wp:simplePos x="0" y="0"/>
                <wp:positionH relativeFrom="column">
                  <wp:posOffset>1980565</wp:posOffset>
                </wp:positionH>
                <wp:positionV relativeFrom="paragraph">
                  <wp:posOffset>83185</wp:posOffset>
                </wp:positionV>
                <wp:extent cx="2819400" cy="1531620"/>
                <wp:effectExtent l="0" t="0" r="19050" b="11430"/>
                <wp:wrapNone/>
                <wp:docPr id="5" name="Rectangle 3">
                  <a:extLst xmlns:a="http://schemas.openxmlformats.org/drawingml/2006/main">
                    <a:ext uri="{FF2B5EF4-FFF2-40B4-BE49-F238E27FC236}">
                      <a16:creationId xmlns:a16="http://schemas.microsoft.com/office/drawing/2014/main" id="{6A7E0FBD-310A-48AB-9207-E4738B2C521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9400" cy="153162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F8D4A1"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 xml:space="preserve">Speech-to-Text </w:t>
                            </w:r>
                            <w:proofErr w:type="spellStart"/>
                            <w:r>
                              <w:rPr>
                                <w:rFonts w:ascii="Arial" w:eastAsia="Calibri" w:hAnsi="Arial" w:cs="Arial"/>
                                <w:color w:val="000000"/>
                                <w:kern w:val="24"/>
                                <w:sz w:val="20"/>
                                <w:szCs w:val="20"/>
                              </w:rPr>
                              <w:t>Listbox</w:t>
                            </w:r>
                            <w:proofErr w:type="spellEnd"/>
                          </w:p>
                          <w:p w14:paraId="4101CFCC" w14:textId="77777777" w:rsidR="00D30800" w:rsidRDefault="00D30800" w:rsidP="00D30800">
                            <w:pPr>
                              <w:kinsoku w:val="0"/>
                              <w:overflowPunct w:val="0"/>
                              <w:jc w:val="center"/>
                              <w:textAlignment w:val="baseline"/>
                            </w:pPr>
                            <w:r>
                              <w:rPr>
                                <w:rFonts w:ascii="Arial" w:hAnsi="Arial" w:cs="Arial"/>
                                <w:color w:val="000000"/>
                                <w:kern w:val="24"/>
                                <w:sz w:val="16"/>
                                <w:szCs w:val="16"/>
                              </w:rPr>
                              <w:t>All STT outputs are documented here, each having a timestamp to indicate when an output is produced.</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65DD8754" id="Rectangle 3" o:spid="_x0000_s1027" style="position:absolute;left:0;text-align:left;margin-left:155.95pt;margin-top:6.55pt;width:222pt;height:120.6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" filled="f" strokeweight="1pt">
                <v:textbox>
                  <w:txbxContent>
                    <w:p w14:paraId="0CF8D4A1"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 xml:space="preserve">Speech-to-Text </w:t>
                      </w:r>
                      <w:proofErr w:type="spellStart"/>
                      <w:r>
                        <w:rPr>
                          <w:rFonts w:ascii="Arial" w:eastAsia="Calibri" w:hAnsi="Arial" w:cs="Arial"/>
                          <w:color w:val="000000"/>
                          <w:kern w:val="24"/>
                          <w:sz w:val="20"/>
                          <w:szCs w:val="20"/>
                        </w:rPr>
                        <w:t>Listbox</w:t>
                      </w:r>
                      <w:proofErr w:type="spellEnd"/>
                    </w:p>
                    <w:p w14:paraId="4101CFCC" w14:textId="77777777" w:rsidR="00D30800" w:rsidRDefault="00D30800" w:rsidP="00D30800">
                      <w:pPr>
                        <w:kinsoku w:val="0"/>
                        <w:overflowPunct w:val="0"/>
                        <w:jc w:val="center"/>
                        <w:textAlignment w:val="baseline"/>
                      </w:pPr>
                      <w:r>
                        <w:rPr>
                          <w:rFonts w:ascii="Arial" w:hAnsi="Arial" w:cs="Arial"/>
                          <w:color w:val="000000"/>
                          <w:kern w:val="24"/>
                          <w:sz w:val="16"/>
                          <w:szCs w:val="16"/>
                        </w:rPr>
                        <w:t>All STT outputs are documented here, each having a timestamp to indicate when an output is produced.</w:t>
                      </w:r>
                    </w:p>
                  </w:txbxContent>
                </v:textbox>
              </v:rect>
            </w:pict>
          </mc:Fallback>
        </mc:AlternateContent>
      </w:r>
      <w:r w:rsidRPr="00D30800">
        <w:rPr>
          <w:b/>
          <w:bCs/>
        </w:rPr>
        <mc:AlternateContent>
          <mc:Choice Requires="wps">
            <w:drawing>
              <wp:anchor distT="0" distB="0" distL="114300" distR="114300" simplePos="0" relativeHeight="251661312" behindDoc="0" locked="0" layoutInCell="1" allowOverlap="1" wp14:anchorId="7C978C73" wp14:editId="3EF8F22A">
                <wp:simplePos x="0" y="0"/>
                <wp:positionH relativeFrom="column">
                  <wp:posOffset>1112520</wp:posOffset>
                </wp:positionH>
                <wp:positionV relativeFrom="paragraph">
                  <wp:posOffset>83185</wp:posOffset>
                </wp:positionV>
                <wp:extent cx="739775" cy="1531620"/>
                <wp:effectExtent l="0" t="0" r="22225" b="11430"/>
                <wp:wrapNone/>
                <wp:docPr id="8" name="Rectangle 3">
                  <a:extLst xmlns:a="http://schemas.openxmlformats.org/drawingml/2006/main">
                    <a:ext uri="{FF2B5EF4-FFF2-40B4-BE49-F238E27FC236}">
                      <a16:creationId xmlns:a16="http://schemas.microsoft.com/office/drawing/2014/main" id="{02DD2B8D-01AE-4F80-BECB-9C89A6B2A83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775" cy="153162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7D8D9E7F"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Gesture</w:t>
                            </w:r>
                          </w:p>
                          <w:p w14:paraId="3D0662BA" w14:textId="77777777" w:rsidR="00D30800" w:rsidRDefault="00D30800" w:rsidP="00D30800">
                            <w:pPr>
                              <w:kinsoku w:val="0"/>
                              <w:overflowPunct w:val="0"/>
                              <w:jc w:val="center"/>
                              <w:textAlignment w:val="baseline"/>
                            </w:pPr>
                            <w:proofErr w:type="spellStart"/>
                            <w:r>
                              <w:rPr>
                                <w:rFonts w:ascii="Arial" w:hAnsi="Arial" w:cs="Arial"/>
                                <w:color w:val="000000"/>
                                <w:kern w:val="24"/>
                                <w:sz w:val="20"/>
                                <w:szCs w:val="20"/>
                              </w:rPr>
                              <w:t>Listbox</w:t>
                            </w:r>
                            <w:proofErr w:type="spellEnd"/>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7C978C73" id="_x0000_s1028" style="position:absolute;left:0;text-align:left;margin-left:87.6pt;margin-top:6.55pt;width:58.25pt;height:120.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" filled="f" strokeweight="1pt">
                <v:textbox>
                  <w:txbxContent>
                    <w:p w14:paraId="7D8D9E7F"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Gesture</w:t>
                      </w:r>
                    </w:p>
                    <w:p w14:paraId="3D0662BA" w14:textId="77777777" w:rsidR="00D30800" w:rsidRDefault="00D30800" w:rsidP="00D30800">
                      <w:pPr>
                        <w:kinsoku w:val="0"/>
                        <w:overflowPunct w:val="0"/>
                        <w:jc w:val="center"/>
                        <w:textAlignment w:val="baseline"/>
                      </w:pPr>
                      <w:proofErr w:type="spellStart"/>
                      <w:r>
                        <w:rPr>
                          <w:rFonts w:ascii="Arial" w:hAnsi="Arial" w:cs="Arial"/>
                          <w:color w:val="000000"/>
                          <w:kern w:val="24"/>
                          <w:sz w:val="20"/>
                          <w:szCs w:val="20"/>
                        </w:rPr>
                        <w:t>Listbox</w:t>
                      </w:r>
                      <w:proofErr w:type="spellEnd"/>
                    </w:p>
                  </w:txbxContent>
                </v:textbox>
              </v:rect>
            </w:pict>
          </mc:Fallback>
        </mc:AlternateContent>
      </w:r>
      <w:r w:rsidRPr="00D30800">
        <w:rPr>
          <w:b/>
          <w:bCs/>
        </w:rPr>
        <mc:AlternateContent>
          <mc:Choice Requires="wps">
            <w:drawing>
              <wp:anchor distT="0" distB="0" distL="114300" distR="114300" simplePos="0" relativeHeight="251662336" behindDoc="0" locked="0" layoutInCell="1" allowOverlap="1" wp14:anchorId="194EE0B2" wp14:editId="73953AAD">
                <wp:simplePos x="0" y="0"/>
                <wp:positionH relativeFrom="column">
                  <wp:posOffset>1112520</wp:posOffset>
                </wp:positionH>
                <wp:positionV relativeFrom="paragraph">
                  <wp:posOffset>1760220</wp:posOffset>
                </wp:positionV>
                <wp:extent cx="739775" cy="461010"/>
                <wp:effectExtent l="0" t="0" r="22225" b="15240"/>
                <wp:wrapNone/>
                <wp:docPr id="9" name="Rectangle 3">
                  <a:extLst xmlns:a="http://schemas.openxmlformats.org/drawingml/2006/main">
                    <a:ext uri="{FF2B5EF4-FFF2-40B4-BE49-F238E27FC236}">
                      <a16:creationId xmlns:a16="http://schemas.microsoft.com/office/drawing/2014/main" id="{88DEA361-2711-46C5-A30F-AC6D9032D65A}"/>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775" cy="46101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9064553"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peak”</w:t>
                            </w:r>
                          </w:p>
                          <w:p w14:paraId="409E4D21"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194EE0B2" id="_x0000_s1029" style="position:absolute;left:0;text-align:left;margin-left:87.6pt;margin-top:138.6pt;width:58.25pt;height:36.3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" filled="f" strokeweight="1pt">
                <v:textbox>
                  <w:txbxContent>
                    <w:p w14:paraId="39064553"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peak”</w:t>
                      </w:r>
                    </w:p>
                    <w:p w14:paraId="409E4D21"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v:textbox>
              </v:rect>
            </w:pict>
          </mc:Fallback>
        </mc:AlternateContent>
      </w:r>
      <w:r w:rsidRPr="00D30800">
        <w:rPr>
          <w:b/>
          <w:bCs/>
        </w:rPr>
        <mc:AlternateContent>
          <mc:Choice Requires="wps">
            <w:drawing>
              <wp:anchor distT="0" distB="0" distL="114300" distR="114300" simplePos="0" relativeHeight="251663360" behindDoc="0" locked="0" layoutInCell="1" allowOverlap="1" wp14:anchorId="0B5E11B6" wp14:editId="7D990D03">
                <wp:simplePos x="0" y="0"/>
                <wp:positionH relativeFrom="column">
                  <wp:posOffset>1112520</wp:posOffset>
                </wp:positionH>
                <wp:positionV relativeFrom="paragraph">
                  <wp:posOffset>2368550</wp:posOffset>
                </wp:positionV>
                <wp:extent cx="739775" cy="461010"/>
                <wp:effectExtent l="0" t="0" r="22225" b="15240"/>
                <wp:wrapNone/>
                <wp:docPr id="10" name="Rectangle 3">
                  <a:extLst xmlns:a="http://schemas.openxmlformats.org/drawingml/2006/main">
                    <a:ext uri="{FF2B5EF4-FFF2-40B4-BE49-F238E27FC236}">
                      <a16:creationId xmlns:a16="http://schemas.microsoft.com/office/drawing/2014/main" id="{84FC24BA-9604-49CA-B832-AD9F9F9E5543}"/>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775" cy="46101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401CBE0"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top”</w:t>
                            </w:r>
                          </w:p>
                          <w:p w14:paraId="23F6FE88"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0B5E11B6" id="_x0000_s1030" style="position:absolute;left:0;text-align:left;margin-left:87.6pt;margin-top:186.5pt;width:58.25pt;height:36.3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" filled="f" strokeweight="1pt">
                <v:textbox>
                  <w:txbxContent>
                    <w:p w14:paraId="1401CBE0"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Stop”</w:t>
                      </w:r>
                    </w:p>
                    <w:p w14:paraId="23F6FE88"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v:textbox>
              </v:rect>
            </w:pict>
          </mc:Fallback>
        </mc:AlternateContent>
      </w:r>
      <w:r w:rsidRPr="00D30800">
        <w:rPr>
          <w:b/>
          <w:bCs/>
        </w:rPr>
        <mc:AlternateContent>
          <mc:Choice Requires="wps">
            <w:drawing>
              <wp:anchor distT="0" distB="0" distL="114300" distR="114300" simplePos="0" relativeHeight="251664384" behindDoc="0" locked="0" layoutInCell="1" allowOverlap="1" wp14:anchorId="74DF6B34" wp14:editId="7BE43A2F">
                <wp:simplePos x="0" y="0"/>
                <wp:positionH relativeFrom="column">
                  <wp:posOffset>4060190</wp:posOffset>
                </wp:positionH>
                <wp:positionV relativeFrom="paragraph">
                  <wp:posOffset>1760220</wp:posOffset>
                </wp:positionV>
                <wp:extent cx="739775" cy="461010"/>
                <wp:effectExtent l="0" t="0" r="22225" b="15240"/>
                <wp:wrapNone/>
                <wp:docPr id="11" name="Rectangle 3">
                  <a:extLst xmlns:a="http://schemas.openxmlformats.org/drawingml/2006/main">
                    <a:ext uri="{FF2B5EF4-FFF2-40B4-BE49-F238E27FC236}">
                      <a16:creationId xmlns:a16="http://schemas.microsoft.com/office/drawing/2014/main" id="{CC30DAAA-5CD2-4761-A547-333B3EE96E90}"/>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9775" cy="461010"/>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58F7D0C"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Listen”</w:t>
                            </w:r>
                          </w:p>
                          <w:p w14:paraId="7CBD26CC"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wps:txbx>
                      <wps:bodyPr vert="horz" wrap="square" lIns="91440" tIns="45720" rIns="91440" bIns="45720" numCol="1" anchor="ctr" anchorCtr="0" compatLnSpc="1">
                        <a:prstTxWarp prst="textNoShape">
                          <a:avLst/>
                        </a:prstTxWarp>
                      </wps:bodyPr>
                    </wps:wsp>
                  </a:graphicData>
                </a:graphic>
              </wp:anchor>
            </w:drawing>
          </mc:Choice>
          <mc:Fallback>
            <w:pict>
              <v:rect w14:anchorId="74DF6B34" id="_x0000_s1031" style="position:absolute;left:0;text-align:left;margin-left:319.7pt;margin-top:138.6pt;width:58.25pt;height:36.3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" filled="f" strokeweight="1pt">
                <v:textbox>
                  <w:txbxContent>
                    <w:p w14:paraId="558F7D0C" w14:textId="77777777" w:rsidR="00D30800" w:rsidRDefault="00D30800" w:rsidP="00D30800">
                      <w:pPr>
                        <w:kinsoku w:val="0"/>
                        <w:overflowPunct w:val="0"/>
                        <w:jc w:val="center"/>
                        <w:textAlignment w:val="baseline"/>
                        <w:rPr>
                          <w:szCs w:val="24"/>
                        </w:rPr>
                      </w:pPr>
                      <w:r>
                        <w:rPr>
                          <w:rFonts w:ascii="Arial" w:eastAsia="Calibri" w:hAnsi="Arial" w:cs="Arial"/>
                          <w:color w:val="000000"/>
                          <w:kern w:val="24"/>
                          <w:sz w:val="20"/>
                          <w:szCs w:val="20"/>
                        </w:rPr>
                        <w:t>“Listen”</w:t>
                      </w:r>
                    </w:p>
                    <w:p w14:paraId="7CBD26CC" w14:textId="77777777" w:rsidR="00D30800" w:rsidRDefault="00D30800" w:rsidP="00D30800">
                      <w:pPr>
                        <w:kinsoku w:val="0"/>
                        <w:overflowPunct w:val="0"/>
                        <w:jc w:val="center"/>
                        <w:textAlignment w:val="baseline"/>
                      </w:pPr>
                      <w:r>
                        <w:rPr>
                          <w:rFonts w:ascii="Arial" w:hAnsi="Arial" w:cs="Arial"/>
                          <w:color w:val="000000"/>
                          <w:kern w:val="24"/>
                          <w:sz w:val="20"/>
                          <w:szCs w:val="20"/>
                        </w:rPr>
                        <w:t>Button</w:t>
                      </w:r>
                    </w:p>
                  </w:txbxContent>
                </v:textbox>
              </v:rect>
            </w:pict>
          </mc:Fallback>
        </mc:AlternateContent>
      </w:r>
    </w:p>
    <w:p w14:paraId="34A5BFDD" w14:textId="77777777" w:rsidR="00D30800" w:rsidRDefault="00D30800" w:rsidP="00351B82">
      <w:pPr>
        <w:jc w:val="both"/>
        <w:rPr>
          <w:b/>
          <w:bCs/>
        </w:rPr>
      </w:pPr>
    </w:p>
    <w:p w14:paraId="7F39D4A5" w14:textId="77777777" w:rsidR="00D30800" w:rsidRDefault="00D30800" w:rsidP="00351B82">
      <w:pPr>
        <w:jc w:val="both"/>
        <w:rPr>
          <w:b/>
          <w:bCs/>
        </w:rPr>
      </w:pPr>
    </w:p>
    <w:p w14:paraId="50744409" w14:textId="77777777" w:rsidR="00D30800" w:rsidRDefault="00D30800" w:rsidP="00351B82">
      <w:pPr>
        <w:jc w:val="both"/>
        <w:rPr>
          <w:b/>
          <w:bCs/>
        </w:rPr>
      </w:pPr>
    </w:p>
    <w:p w14:paraId="4AE6B0B6" w14:textId="77777777" w:rsidR="00D30800" w:rsidRDefault="00D30800" w:rsidP="00351B82">
      <w:pPr>
        <w:jc w:val="both"/>
        <w:rPr>
          <w:b/>
          <w:bCs/>
        </w:rPr>
      </w:pPr>
    </w:p>
    <w:p w14:paraId="5C329E64" w14:textId="77777777" w:rsidR="00D30800" w:rsidRDefault="00D30800" w:rsidP="00351B82">
      <w:pPr>
        <w:jc w:val="both"/>
        <w:rPr>
          <w:b/>
          <w:bCs/>
        </w:rPr>
      </w:pPr>
    </w:p>
    <w:p w14:paraId="3BBF5F21" w14:textId="77777777" w:rsidR="00D30800" w:rsidRDefault="00D30800" w:rsidP="00351B82">
      <w:pPr>
        <w:jc w:val="both"/>
        <w:rPr>
          <w:b/>
          <w:bCs/>
        </w:rPr>
      </w:pPr>
    </w:p>
    <w:p w14:paraId="25A329CA" w14:textId="77777777" w:rsidR="00D30800" w:rsidRDefault="00D30800" w:rsidP="00351B82">
      <w:pPr>
        <w:jc w:val="both"/>
        <w:rPr>
          <w:b/>
          <w:bCs/>
        </w:rPr>
      </w:pPr>
    </w:p>
    <w:p w14:paraId="74E2E81E" w14:textId="77777777" w:rsidR="00D30800" w:rsidRDefault="00D30800" w:rsidP="00351B82">
      <w:pPr>
        <w:jc w:val="both"/>
        <w:rPr>
          <w:b/>
          <w:bCs/>
        </w:rPr>
      </w:pPr>
    </w:p>
    <w:p w14:paraId="13AE52D2" w14:textId="77777777" w:rsidR="00D30800" w:rsidRDefault="00D30800" w:rsidP="00351B82">
      <w:pPr>
        <w:jc w:val="both"/>
        <w:rPr>
          <w:b/>
          <w:bCs/>
        </w:rPr>
      </w:pPr>
    </w:p>
    <w:p w14:paraId="2303E605" w14:textId="77777777" w:rsidR="00D30800" w:rsidRDefault="00D30800" w:rsidP="00351B82">
      <w:pPr>
        <w:jc w:val="both"/>
        <w:rPr>
          <w:b/>
          <w:bCs/>
        </w:rPr>
      </w:pPr>
    </w:p>
    <w:p w14:paraId="22193AB4" w14:textId="77777777" w:rsidR="00B54911" w:rsidRDefault="00B54911" w:rsidP="00351B82">
      <w:pPr>
        <w:jc w:val="both"/>
        <w:rPr>
          <w:b/>
          <w:bCs/>
        </w:rPr>
      </w:pPr>
    </w:p>
    <w:p w14:paraId="099A66FC" w14:textId="77777777" w:rsidR="00B54911" w:rsidRDefault="00B54911" w:rsidP="00351B82">
      <w:pPr>
        <w:jc w:val="both"/>
        <w:rPr>
          <w:b/>
          <w:bCs/>
        </w:rPr>
      </w:pPr>
    </w:p>
    <w:p w14:paraId="1D191765" w14:textId="77777777" w:rsidR="00B54911" w:rsidRDefault="00B54911" w:rsidP="00351B82">
      <w:pPr>
        <w:jc w:val="both"/>
        <w:rPr>
          <w:b/>
          <w:bCs/>
        </w:rPr>
      </w:pPr>
    </w:p>
    <w:p w14:paraId="206DD018" w14:textId="77777777" w:rsidR="00B54911" w:rsidRDefault="00B54911" w:rsidP="00351B82">
      <w:pPr>
        <w:jc w:val="both"/>
        <w:rPr>
          <w:b/>
          <w:bCs/>
        </w:rPr>
      </w:pPr>
    </w:p>
    <w:p w14:paraId="1571CBEF" w14:textId="77777777" w:rsidR="00B54911" w:rsidRDefault="00B54911" w:rsidP="00351B82">
      <w:pPr>
        <w:jc w:val="both"/>
        <w:rPr>
          <w:b/>
          <w:bCs/>
        </w:rPr>
      </w:pPr>
    </w:p>
    <w:p w14:paraId="1C3EACF0" w14:textId="77777777" w:rsidR="00B54911" w:rsidRDefault="00B54911" w:rsidP="00351B82">
      <w:pPr>
        <w:jc w:val="both"/>
        <w:rPr>
          <w:b/>
          <w:bCs/>
        </w:rPr>
      </w:pPr>
    </w:p>
    <w:p w14:paraId="4D171890" w14:textId="503BABE7" w:rsidR="00351B82" w:rsidRPr="008008CF" w:rsidRDefault="00351B82" w:rsidP="00351B82">
      <w:pPr>
        <w:jc w:val="both"/>
        <w:rPr>
          <w:b/>
          <w:bCs/>
        </w:rPr>
      </w:pPr>
      <w:r w:rsidRPr="008008CF">
        <w:rPr>
          <w:b/>
          <w:bCs/>
        </w:rPr>
        <w:lastRenderedPageBreak/>
        <w:t xml:space="preserve">Figure </w:t>
      </w:r>
      <w:r w:rsidR="006E7F05">
        <w:rPr>
          <w:b/>
          <w:bCs/>
        </w:rPr>
        <w:t>2</w:t>
      </w:r>
      <w:r w:rsidR="008008CF" w:rsidRPr="008008CF">
        <w:rPr>
          <w:b/>
          <w:bCs/>
        </w:rPr>
        <w:t xml:space="preserve">. </w:t>
      </w:r>
      <w:r w:rsidRPr="008008CF">
        <w:rPr>
          <w:b/>
          <w:bCs/>
        </w:rPr>
        <w:t>Finalized GUI Design.</w:t>
      </w:r>
      <w:r w:rsidR="008008CF">
        <w:rPr>
          <w:b/>
          <w:bCs/>
        </w:rPr>
        <w:t xml:space="preserve"> The layout of the GUI, detailing positioning, and type of visual element. The list-boxes keep track of all outputs produced. The “Speak” button interfaces with the </w:t>
      </w:r>
      <w:proofErr w:type="spellStart"/>
      <w:r w:rsidR="008008CF">
        <w:rPr>
          <w:b/>
          <w:bCs/>
        </w:rPr>
        <w:t>Myo</w:t>
      </w:r>
      <w:proofErr w:type="spellEnd"/>
      <w:r w:rsidR="008008CF">
        <w:rPr>
          <w:b/>
          <w:bCs/>
        </w:rPr>
        <w:t xml:space="preserve"> Armband</w:t>
      </w:r>
      <w:r w:rsidR="004F2F2E">
        <w:rPr>
          <w:b/>
          <w:bCs/>
        </w:rPr>
        <w:t xml:space="preserve"> for data acquisition,</w:t>
      </w:r>
      <w:r w:rsidR="008008CF">
        <w:rPr>
          <w:b/>
          <w:bCs/>
        </w:rPr>
        <w:t xml:space="preserve"> neural network for gesture classification</w:t>
      </w:r>
      <w:r w:rsidR="004F2F2E">
        <w:rPr>
          <w:b/>
          <w:bCs/>
        </w:rPr>
        <w:t>, and Google’s Text-to-Speech API for voic</w:t>
      </w:r>
      <w:r w:rsidR="0048742F">
        <w:rPr>
          <w:b/>
          <w:bCs/>
        </w:rPr>
        <w:t>ing the output</w:t>
      </w:r>
      <w:r w:rsidR="008008CF">
        <w:rPr>
          <w:b/>
          <w:bCs/>
        </w:rPr>
        <w:t xml:space="preserve">. The “Listen” button executes the script for </w:t>
      </w:r>
      <w:r w:rsidR="00596249">
        <w:rPr>
          <w:b/>
          <w:bCs/>
        </w:rPr>
        <w:t>speech-to-text conversion. The “Stop” button stops all running program</w:t>
      </w:r>
      <w:r w:rsidR="00995CA9">
        <w:rPr>
          <w:b/>
          <w:bCs/>
        </w:rPr>
        <w:t>s</w:t>
      </w:r>
      <w:r w:rsidR="00596249">
        <w:rPr>
          <w:b/>
          <w:bCs/>
        </w:rPr>
        <w:t xml:space="preserve">. The Status Message box lets users know what the GUI is currently doing. </w:t>
      </w:r>
    </w:p>
    <w:p w14:paraId="5A9BF657" w14:textId="0ECC4050" w:rsidR="00E342FF" w:rsidRDefault="00E342FF" w:rsidP="009E69B0">
      <w:pPr>
        <w:jc w:val="both"/>
      </w:pPr>
    </w:p>
    <w:p w14:paraId="77F757A4" w14:textId="107DD65C" w:rsidR="00D1795C" w:rsidRPr="00D1795C" w:rsidRDefault="00272E0F" w:rsidP="00D1795C">
      <w:pPr>
        <w:jc w:val="both"/>
      </w:pPr>
      <w:r w:rsidRPr="00272E0F">
        <w:t xml:space="preserve">In Python, making GUIs that call long-running processes through button clicks is not </w:t>
      </w:r>
      <w:r w:rsidR="00A7550F">
        <w:t xml:space="preserve">as </w:t>
      </w:r>
      <w:r w:rsidRPr="00272E0F">
        <w:t>straightforward</w:t>
      </w:r>
      <w:r w:rsidR="00A7550F">
        <w:t xml:space="preserve"> as it seems</w:t>
      </w:r>
      <w:r w:rsidRPr="00272E0F">
        <w:t xml:space="preserve">. This is because Tkinter GUIs are not capable of performing asynchronous tasks without outside help. </w:t>
      </w:r>
      <w:r w:rsidR="007A44AA">
        <w:t>I</w:t>
      </w:r>
      <w:r w:rsidRPr="00272E0F">
        <w:t xml:space="preserve">f the GUI does not </w:t>
      </w:r>
      <w:r w:rsidR="007A44AA">
        <w:t xml:space="preserve">regularly </w:t>
      </w:r>
      <w:r w:rsidRPr="00272E0F">
        <w:t>receive the request to update itself, it will become unresponsive</w:t>
      </w:r>
      <w:r w:rsidR="007A44AA">
        <w:t>.</w:t>
      </w:r>
      <w:r w:rsidRPr="00272E0F">
        <w:t xml:space="preserve"> </w:t>
      </w:r>
      <w:r w:rsidR="00D1795C" w:rsidRPr="00D1795C">
        <w:t>To allow my GUI to call a long-running process, I decided to use the multiprocessing library in conjunction with implementing a queue where outputs from long-running processes are polled periodically. The multiprocessing library will allow my GUI to bypass Python’s global interpreter lock (GIL) and spawn concurrent processes. Recall that the GIL prevents Python from running multiple threads at once. This is effectively dealt with by spawning sub-processes instead</w:t>
      </w:r>
      <w:r w:rsidR="00117B2D">
        <w:t xml:space="preserve">. </w:t>
      </w:r>
      <w:r w:rsidR="00B14FC8">
        <w:t>T</w:t>
      </w:r>
      <w:r w:rsidR="00D1795C" w:rsidRPr="00D1795C">
        <w:t xml:space="preserve">he output of the subprocess is appended to the queue, where it can be fetched. </w:t>
      </w:r>
      <w:r w:rsidR="007A44AA">
        <w:t xml:space="preserve">This approach is successful because </w:t>
      </w:r>
      <w:r w:rsidR="00D1795C" w:rsidRPr="00D1795C">
        <w:t xml:space="preserve">the GUI is not running the subprocess inside the loop where it is supposed to update UI elements. </w:t>
      </w:r>
    </w:p>
    <w:p w14:paraId="0EAE96DA" w14:textId="6BA84582" w:rsidR="00133EDD" w:rsidRDefault="00133EDD" w:rsidP="009E69B0">
      <w:pPr>
        <w:jc w:val="both"/>
      </w:pPr>
    </w:p>
    <w:p w14:paraId="317F6BFC" w14:textId="32BEEB76" w:rsidR="00133EDD" w:rsidRDefault="00133EDD" w:rsidP="00133EDD">
      <w:pPr>
        <w:pStyle w:val="Heading1"/>
      </w:pPr>
      <w:r>
        <w:t>Results and Discussion</w:t>
      </w:r>
    </w:p>
    <w:p w14:paraId="68D14025" w14:textId="46F3231D" w:rsidR="00DA214E" w:rsidRDefault="00DA214E" w:rsidP="00DA214E"/>
    <w:p w14:paraId="1CC4E3E9" w14:textId="2005AAD9" w:rsidR="004C1723" w:rsidRDefault="002F324D" w:rsidP="001C4915">
      <w:pPr>
        <w:jc w:val="both"/>
      </w:pPr>
      <w:r>
        <w:t xml:space="preserve">Table 1 splits up all </w:t>
      </w:r>
      <w:r w:rsidR="00BB2093">
        <w:t xml:space="preserve">100 </w:t>
      </w:r>
      <w:r>
        <w:t xml:space="preserve">gestures in 3 categories: </w:t>
      </w:r>
      <w:r w:rsidR="00BB2093">
        <w:t xml:space="preserve">first 3 attempts, </w:t>
      </w:r>
      <w:r w:rsidR="005F3746">
        <w:t>between</w:t>
      </w:r>
      <w:r w:rsidR="00BB2093">
        <w:t xml:space="preserve"> 5</w:t>
      </w:r>
      <w:r w:rsidR="005F3746">
        <w:t xml:space="preserve"> to 10</w:t>
      </w:r>
      <w:r w:rsidR="00BB2093">
        <w:t xml:space="preserve"> attempts, and beyond </w:t>
      </w:r>
      <w:r w:rsidR="005F3746">
        <w:t>10</w:t>
      </w:r>
      <w:r w:rsidR="00BB2093">
        <w:t xml:space="preserve"> attempts. Each category describes the number of attempts that w</w:t>
      </w:r>
      <w:r w:rsidR="008D453B">
        <w:t>ere</w:t>
      </w:r>
      <w:r w:rsidR="00BB2093">
        <w:t xml:space="preserve"> needed to get a correct translation of a gesture. </w:t>
      </w:r>
      <w:r w:rsidR="007346D4">
        <w:t xml:space="preserve">Gestures belonging in the first category were gestures which the neural network was easily able to recognize. </w:t>
      </w:r>
      <w:r w:rsidR="008D453B">
        <w:t>M</w:t>
      </w:r>
      <w:r w:rsidR="007346D4">
        <w:t xml:space="preserve">ost if not all </w:t>
      </w:r>
      <w:r w:rsidR="00BA6741">
        <w:t xml:space="preserve">the </w:t>
      </w:r>
      <w:r w:rsidR="007346D4">
        <w:t xml:space="preserve">gestures in </w:t>
      </w:r>
      <w:r w:rsidR="008D453B">
        <w:t>the</w:t>
      </w:r>
      <w:r w:rsidR="007346D4">
        <w:t xml:space="preserve"> category were recognized on </w:t>
      </w:r>
      <w:r w:rsidR="008D453B">
        <w:t xml:space="preserve">the </w:t>
      </w:r>
      <w:r w:rsidR="007346D4">
        <w:t xml:space="preserve">first attempt. </w:t>
      </w:r>
      <w:r w:rsidR="00D5284D">
        <w:t xml:space="preserve">Meanwhile, gestures belonging in the second category were gestures which the neural network was capable of recognizing, but with a little more difficulty. </w:t>
      </w:r>
      <w:r w:rsidR="007D3E69">
        <w:t>On the other hand, gestures belonging in the final category were gesture</w:t>
      </w:r>
      <w:r w:rsidR="00CC7446">
        <w:t>s</w:t>
      </w:r>
      <w:r w:rsidR="007D3E69">
        <w:t xml:space="preserve"> which the neural network consistently </w:t>
      </w:r>
      <w:r w:rsidR="006616CD">
        <w:t>mis</w:t>
      </w:r>
      <w:r w:rsidR="00074571">
        <w:t>-</w:t>
      </w:r>
      <w:r w:rsidR="006616CD">
        <w:t>predicted</w:t>
      </w:r>
      <w:r w:rsidR="007D3E69">
        <w:t xml:space="preserve">. </w:t>
      </w:r>
    </w:p>
    <w:p w14:paraId="1A979A00" w14:textId="77777777" w:rsidR="001C4915" w:rsidRDefault="001C4915" w:rsidP="001C4915">
      <w:pPr>
        <w:jc w:val="both"/>
      </w:pPr>
    </w:p>
    <w:p w14:paraId="163E9760" w14:textId="15E62F64" w:rsidR="00895F21" w:rsidRPr="008008CF" w:rsidRDefault="00895F21" w:rsidP="00084221">
      <w:pPr>
        <w:jc w:val="both"/>
        <w:rPr>
          <w:b/>
          <w:bCs/>
        </w:rPr>
      </w:pPr>
      <w:r w:rsidRPr="008008CF">
        <w:rPr>
          <w:b/>
          <w:bCs/>
        </w:rPr>
        <w:t>Table 1</w:t>
      </w:r>
      <w:r w:rsidR="00351B82" w:rsidRPr="008008CF">
        <w:rPr>
          <w:b/>
          <w:bCs/>
        </w:rPr>
        <w:t>.</w:t>
      </w:r>
      <w:r w:rsidR="00433376" w:rsidRPr="008008CF">
        <w:rPr>
          <w:b/>
          <w:bCs/>
        </w:rPr>
        <w:t xml:space="preserve"> </w:t>
      </w:r>
      <w:r w:rsidR="00AA5335" w:rsidRPr="008008CF">
        <w:rPr>
          <w:b/>
          <w:bCs/>
        </w:rPr>
        <w:t xml:space="preserve">Assessment of </w:t>
      </w:r>
      <w:r w:rsidRPr="008008CF">
        <w:rPr>
          <w:b/>
          <w:bCs/>
        </w:rPr>
        <w:t>Performance through Measuring Number of Translation Attempt</w:t>
      </w:r>
      <w:r w:rsidR="004C1723" w:rsidRPr="008008CF">
        <w:rPr>
          <w:b/>
          <w:bCs/>
        </w:rPr>
        <w:t>s</w:t>
      </w:r>
    </w:p>
    <w:p w14:paraId="633EC0A6" w14:textId="77777777" w:rsidR="00895F21" w:rsidRDefault="00895F21" w:rsidP="00DA214E"/>
    <w:tbl>
      <w:tblPr>
        <w:tblStyle w:val="TableGrid"/>
        <w:tblW w:w="0" w:type="auto"/>
        <w:tblLook w:val="04A0" w:firstRow="1" w:lastRow="0" w:firstColumn="1" w:lastColumn="0" w:noHBand="0" w:noVBand="1"/>
      </w:tblPr>
      <w:tblGrid>
        <w:gridCol w:w="3116"/>
        <w:gridCol w:w="3117"/>
        <w:gridCol w:w="3117"/>
      </w:tblGrid>
      <w:tr w:rsidR="0018029D" w14:paraId="274C9B03" w14:textId="77777777" w:rsidTr="00D54A61">
        <w:tc>
          <w:tcPr>
            <w:tcW w:w="3116" w:type="dxa"/>
          </w:tcPr>
          <w:p w14:paraId="4F62D010" w14:textId="77777777" w:rsidR="0018029D" w:rsidRPr="00C344E8" w:rsidRDefault="0018029D" w:rsidP="00D54A61">
            <w:pPr>
              <w:jc w:val="center"/>
              <w:rPr>
                <w:b/>
                <w:bCs/>
                <w:sz w:val="20"/>
                <w:szCs w:val="20"/>
              </w:rPr>
            </w:pPr>
            <w:r w:rsidRPr="00C344E8">
              <w:rPr>
                <w:b/>
                <w:bCs/>
                <w:sz w:val="20"/>
                <w:szCs w:val="20"/>
              </w:rPr>
              <w:t>First 3 Attempts</w:t>
            </w:r>
          </w:p>
        </w:tc>
        <w:tc>
          <w:tcPr>
            <w:tcW w:w="3117" w:type="dxa"/>
          </w:tcPr>
          <w:p w14:paraId="1CD4D054" w14:textId="6C24CC9C" w:rsidR="0018029D" w:rsidRPr="00C344E8" w:rsidRDefault="00D00223" w:rsidP="00D54A61">
            <w:pPr>
              <w:jc w:val="center"/>
              <w:rPr>
                <w:b/>
                <w:bCs/>
                <w:sz w:val="20"/>
                <w:szCs w:val="20"/>
              </w:rPr>
            </w:pPr>
            <w:r>
              <w:rPr>
                <w:b/>
                <w:bCs/>
                <w:sz w:val="20"/>
                <w:szCs w:val="20"/>
              </w:rPr>
              <w:t>Between</w:t>
            </w:r>
            <w:r w:rsidR="0018029D" w:rsidRPr="00C344E8">
              <w:rPr>
                <w:b/>
                <w:bCs/>
                <w:sz w:val="20"/>
                <w:szCs w:val="20"/>
              </w:rPr>
              <w:t xml:space="preserve"> 5</w:t>
            </w:r>
            <w:r>
              <w:rPr>
                <w:b/>
                <w:bCs/>
                <w:sz w:val="20"/>
                <w:szCs w:val="20"/>
              </w:rPr>
              <w:t xml:space="preserve"> to 10</w:t>
            </w:r>
            <w:r w:rsidR="0018029D" w:rsidRPr="00C344E8">
              <w:rPr>
                <w:b/>
                <w:bCs/>
                <w:sz w:val="20"/>
                <w:szCs w:val="20"/>
              </w:rPr>
              <w:t xml:space="preserve"> Attempts</w:t>
            </w:r>
          </w:p>
        </w:tc>
        <w:tc>
          <w:tcPr>
            <w:tcW w:w="3117" w:type="dxa"/>
          </w:tcPr>
          <w:p w14:paraId="2B48EA2D" w14:textId="00E3E447" w:rsidR="0018029D" w:rsidRPr="00C344E8" w:rsidRDefault="0018029D" w:rsidP="00D54A61">
            <w:pPr>
              <w:jc w:val="center"/>
              <w:rPr>
                <w:b/>
                <w:bCs/>
                <w:sz w:val="20"/>
                <w:szCs w:val="20"/>
              </w:rPr>
            </w:pPr>
            <w:r>
              <w:rPr>
                <w:b/>
                <w:bCs/>
                <w:sz w:val="20"/>
                <w:szCs w:val="20"/>
              </w:rPr>
              <w:t xml:space="preserve">Beyond </w:t>
            </w:r>
            <w:r w:rsidR="00D00223">
              <w:rPr>
                <w:b/>
                <w:bCs/>
                <w:sz w:val="20"/>
                <w:szCs w:val="20"/>
              </w:rPr>
              <w:t>10</w:t>
            </w:r>
            <w:r>
              <w:rPr>
                <w:b/>
                <w:bCs/>
                <w:sz w:val="20"/>
                <w:szCs w:val="20"/>
              </w:rPr>
              <w:t xml:space="preserve"> Attempts</w:t>
            </w:r>
          </w:p>
        </w:tc>
      </w:tr>
      <w:tr w:rsidR="0018029D" w14:paraId="47EB43F6" w14:textId="77777777" w:rsidTr="00D54A61">
        <w:tc>
          <w:tcPr>
            <w:tcW w:w="3116" w:type="dxa"/>
          </w:tcPr>
          <w:p w14:paraId="1989B35C" w14:textId="5B47BD84" w:rsidR="002A3CC2" w:rsidRPr="0000241D" w:rsidRDefault="0018029D" w:rsidP="002A3CC2">
            <w:pPr>
              <w:jc w:val="both"/>
              <w:rPr>
                <w:sz w:val="20"/>
                <w:szCs w:val="20"/>
              </w:rPr>
            </w:pPr>
            <w:r w:rsidRPr="0000241D">
              <w:rPr>
                <w:sz w:val="20"/>
                <w:szCs w:val="20"/>
              </w:rPr>
              <w:t>Sister, brother, aunt, uncle, separate, day, hot, cold, hamburger, egg, fork, hungry, socks, shoes, coat, hurt, bathroom, sleep, sad, sorry, bad, excuse, help, who, where, big, tall, full, more, blue, yellow, red, brown, orange, cost, bird, horse, sheep, pig, bug</w:t>
            </w:r>
          </w:p>
        </w:tc>
        <w:tc>
          <w:tcPr>
            <w:tcW w:w="3117" w:type="dxa"/>
          </w:tcPr>
          <w:p w14:paraId="52B2A265" w14:textId="0E0E6F44" w:rsidR="0018029D" w:rsidRPr="0000241D" w:rsidRDefault="0018029D" w:rsidP="00D54A61">
            <w:pPr>
              <w:jc w:val="both"/>
              <w:rPr>
                <w:sz w:val="20"/>
                <w:szCs w:val="20"/>
              </w:rPr>
            </w:pPr>
            <w:r w:rsidRPr="0000241D">
              <w:rPr>
                <w:sz w:val="20"/>
                <w:szCs w:val="20"/>
              </w:rPr>
              <w:t>Gold, silver, drink, spoon, angry</w:t>
            </w:r>
            <w:r>
              <w:rPr>
                <w:sz w:val="20"/>
                <w:szCs w:val="20"/>
              </w:rPr>
              <w:t xml:space="preserve">, </w:t>
            </w:r>
            <w:r w:rsidRPr="0000241D">
              <w:rPr>
                <w:sz w:val="20"/>
                <w:szCs w:val="20"/>
              </w:rPr>
              <w:t>single, home, work, school, store, church, come, go, in, out, with, night, week, year, today, finish, hotdog, apple, cheese, cup, cereal, water, candy, cookie</w:t>
            </w:r>
            <w:r>
              <w:rPr>
                <w:sz w:val="20"/>
                <w:szCs w:val="20"/>
              </w:rPr>
              <w:t>, cat</w:t>
            </w:r>
          </w:p>
        </w:tc>
        <w:tc>
          <w:tcPr>
            <w:tcW w:w="3117" w:type="dxa"/>
          </w:tcPr>
          <w:p w14:paraId="2A0CCB98" w14:textId="5BB563AC" w:rsidR="0018029D" w:rsidRPr="0000241D" w:rsidRDefault="0018029D" w:rsidP="00D54A61">
            <w:pPr>
              <w:jc w:val="both"/>
              <w:rPr>
                <w:sz w:val="20"/>
                <w:szCs w:val="20"/>
              </w:rPr>
            </w:pPr>
            <w:r w:rsidRPr="0000241D">
              <w:rPr>
                <w:sz w:val="20"/>
                <w:szCs w:val="20"/>
              </w:rPr>
              <w:t>Mom, dad, marriage, grandma, grandpa, baby, pants, underwear, brush, nice, cry, like, good, love, please, thank you, what, when, why, how, stop, green, dollars, dog, cow, children, future, here</w:t>
            </w:r>
            <w:r>
              <w:rPr>
                <w:sz w:val="20"/>
                <w:szCs w:val="20"/>
              </w:rPr>
              <w:t>, milk</w:t>
            </w:r>
          </w:p>
        </w:tc>
      </w:tr>
    </w:tbl>
    <w:p w14:paraId="391AF59B" w14:textId="19E09719" w:rsidR="00DA214E" w:rsidRDefault="00DA214E" w:rsidP="00DA214E"/>
    <w:p w14:paraId="3265690A" w14:textId="19169B90" w:rsidR="00D201EB" w:rsidRDefault="00D201EB" w:rsidP="001B461F">
      <w:pPr>
        <w:jc w:val="both"/>
      </w:pPr>
      <w:r w:rsidRPr="00D201EB">
        <w:t xml:space="preserve">The accuracy of Sign AI in determining a gesture on its first try was also tested. The test was done a total of 5 times, with each gesture performed just once. The average number of gestures that Sign AI could guess correctly was 49. The results for each trial are recorded in Table </w:t>
      </w:r>
      <w:r>
        <w:t>2</w:t>
      </w:r>
      <w:r w:rsidRPr="00D201EB">
        <w:t xml:space="preserve">. As expected, while performing the test, most of the gestures that were guessed correctly on the first try were the gestures that belonged in the first category of Table </w:t>
      </w:r>
      <w:r w:rsidR="00F93FAF">
        <w:t>1</w:t>
      </w:r>
      <w:r w:rsidRPr="00D201EB">
        <w:t>. In most</w:t>
      </w:r>
      <w:r w:rsidR="005D1B3E">
        <w:t xml:space="preserve"> of the</w:t>
      </w:r>
      <w:r w:rsidRPr="00D201EB">
        <w:t xml:space="preserve"> trials, these gestures were guessed correctly by the neural network. On the other hand, there were times when the neural </w:t>
      </w:r>
      <w:r w:rsidRPr="00D201EB">
        <w:lastRenderedPageBreak/>
        <w:t xml:space="preserve">network guessed gestures in categories 2 and 3 (albeit, with lesser frequency, especially for gestures in category 3). </w:t>
      </w:r>
    </w:p>
    <w:p w14:paraId="74A7EBF3" w14:textId="77777777" w:rsidR="00D201EB" w:rsidRPr="00D201EB" w:rsidRDefault="00D201EB" w:rsidP="00D201EB"/>
    <w:p w14:paraId="777B666B" w14:textId="57919127" w:rsidR="00D201EB" w:rsidRPr="008008CF" w:rsidRDefault="00D201EB" w:rsidP="00D201EB">
      <w:pPr>
        <w:rPr>
          <w:b/>
          <w:bCs/>
        </w:rPr>
      </w:pPr>
      <w:r w:rsidRPr="008008CF">
        <w:rPr>
          <w:b/>
          <w:bCs/>
        </w:rPr>
        <w:t>Table 2</w:t>
      </w:r>
      <w:r w:rsidR="00351B82" w:rsidRPr="008008CF">
        <w:rPr>
          <w:b/>
          <w:bCs/>
        </w:rPr>
        <w:t xml:space="preserve">. </w:t>
      </w:r>
      <w:r w:rsidRPr="008008CF">
        <w:rPr>
          <w:b/>
          <w:bCs/>
        </w:rPr>
        <w:t>Evaluati</w:t>
      </w:r>
      <w:r w:rsidR="00351B82" w:rsidRPr="008008CF">
        <w:rPr>
          <w:b/>
          <w:bCs/>
        </w:rPr>
        <w:t>on of</w:t>
      </w:r>
      <w:r w:rsidRPr="008008CF">
        <w:rPr>
          <w:b/>
          <w:bCs/>
        </w:rPr>
        <w:t xml:space="preserve"> </w:t>
      </w:r>
      <w:r w:rsidR="008D453B" w:rsidRPr="008008CF">
        <w:rPr>
          <w:b/>
          <w:bCs/>
        </w:rPr>
        <w:t xml:space="preserve">the </w:t>
      </w:r>
      <w:r w:rsidRPr="008008CF">
        <w:rPr>
          <w:b/>
          <w:bCs/>
        </w:rPr>
        <w:t>Accuracy of Gesture Detection in First Attempt</w:t>
      </w:r>
    </w:p>
    <w:p w14:paraId="3619F189" w14:textId="77777777" w:rsidR="00D201EB" w:rsidRPr="00D201EB" w:rsidRDefault="00D201EB" w:rsidP="00D201EB"/>
    <w:tbl>
      <w:tblPr>
        <w:tblStyle w:val="PlainTable2"/>
        <w:tblW w:w="0" w:type="auto"/>
        <w:tblLook w:val="04A0" w:firstRow="1" w:lastRow="0" w:firstColumn="1" w:lastColumn="0" w:noHBand="0" w:noVBand="1"/>
      </w:tblPr>
      <w:tblGrid>
        <w:gridCol w:w="4675"/>
        <w:gridCol w:w="4675"/>
      </w:tblGrid>
      <w:tr w:rsidR="00D201EB" w:rsidRPr="00D201EB" w14:paraId="6D728ABE" w14:textId="77777777" w:rsidTr="00CF60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4150324" w14:textId="77777777" w:rsidR="00D201EB" w:rsidRPr="00D201EB" w:rsidRDefault="00D201EB" w:rsidP="0052250A">
            <w:pPr>
              <w:jc w:val="center"/>
            </w:pPr>
            <w:r w:rsidRPr="00D201EB">
              <w:t>Trial Number</w:t>
            </w:r>
          </w:p>
        </w:tc>
        <w:tc>
          <w:tcPr>
            <w:tcW w:w="4675" w:type="dxa"/>
          </w:tcPr>
          <w:p w14:paraId="4526680D" w14:textId="77777777" w:rsidR="00D201EB" w:rsidRPr="00D201EB" w:rsidRDefault="00D201EB" w:rsidP="0052250A">
            <w:pPr>
              <w:jc w:val="center"/>
              <w:cnfStyle w:val="100000000000" w:firstRow="1" w:lastRow="0" w:firstColumn="0" w:lastColumn="0" w:oddVBand="0" w:evenVBand="0" w:oddHBand="0" w:evenHBand="0" w:firstRowFirstColumn="0" w:firstRowLastColumn="0" w:lastRowFirstColumn="0" w:lastRowLastColumn="0"/>
            </w:pPr>
            <w:r w:rsidRPr="00D201EB">
              <w:t>Correctly-Guessed Gestures (Out of 100)</w:t>
            </w:r>
          </w:p>
        </w:tc>
      </w:tr>
      <w:tr w:rsidR="00D201EB" w:rsidRPr="00D201EB" w14:paraId="002077B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5E419AED" w14:textId="77777777" w:rsidR="00D201EB" w:rsidRPr="00D201EB" w:rsidRDefault="00D201EB" w:rsidP="0052250A">
            <w:pPr>
              <w:jc w:val="center"/>
              <w:rPr>
                <w:b w:val="0"/>
                <w:bCs w:val="0"/>
              </w:rPr>
            </w:pPr>
            <w:r w:rsidRPr="00D201EB">
              <w:rPr>
                <w:b w:val="0"/>
                <w:bCs w:val="0"/>
              </w:rPr>
              <w:t>1</w:t>
            </w:r>
          </w:p>
        </w:tc>
        <w:tc>
          <w:tcPr>
            <w:tcW w:w="4675" w:type="dxa"/>
          </w:tcPr>
          <w:p w14:paraId="15E15256"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6</w:t>
            </w:r>
          </w:p>
        </w:tc>
      </w:tr>
      <w:tr w:rsidR="00D201EB" w:rsidRPr="00D201EB" w14:paraId="6E8B1BD4"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789DBCCF" w14:textId="77777777" w:rsidR="00D201EB" w:rsidRPr="00D201EB" w:rsidRDefault="00D201EB" w:rsidP="0052250A">
            <w:pPr>
              <w:jc w:val="center"/>
              <w:rPr>
                <w:b w:val="0"/>
                <w:bCs w:val="0"/>
              </w:rPr>
            </w:pPr>
            <w:r w:rsidRPr="00D201EB">
              <w:rPr>
                <w:b w:val="0"/>
                <w:bCs w:val="0"/>
              </w:rPr>
              <w:t>2</w:t>
            </w:r>
          </w:p>
        </w:tc>
        <w:tc>
          <w:tcPr>
            <w:tcW w:w="4675" w:type="dxa"/>
          </w:tcPr>
          <w:p w14:paraId="566151C7"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5</w:t>
            </w:r>
          </w:p>
        </w:tc>
      </w:tr>
      <w:tr w:rsidR="00D201EB" w:rsidRPr="00D201EB" w14:paraId="704E504D"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9B77A5E" w14:textId="77777777" w:rsidR="00D201EB" w:rsidRPr="00D201EB" w:rsidRDefault="00D201EB" w:rsidP="0052250A">
            <w:pPr>
              <w:jc w:val="center"/>
              <w:rPr>
                <w:b w:val="0"/>
                <w:bCs w:val="0"/>
              </w:rPr>
            </w:pPr>
            <w:r w:rsidRPr="00D201EB">
              <w:rPr>
                <w:b w:val="0"/>
                <w:bCs w:val="0"/>
              </w:rPr>
              <w:t>3</w:t>
            </w:r>
          </w:p>
        </w:tc>
        <w:tc>
          <w:tcPr>
            <w:tcW w:w="4675" w:type="dxa"/>
          </w:tcPr>
          <w:p w14:paraId="3EDE46C9"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4</w:t>
            </w:r>
          </w:p>
        </w:tc>
      </w:tr>
      <w:tr w:rsidR="00D201EB" w:rsidRPr="00D201EB" w14:paraId="7EADB0BB" w14:textId="77777777" w:rsidTr="00CF607C">
        <w:tc>
          <w:tcPr>
            <w:cnfStyle w:val="001000000000" w:firstRow="0" w:lastRow="0" w:firstColumn="1" w:lastColumn="0" w:oddVBand="0" w:evenVBand="0" w:oddHBand="0" w:evenHBand="0" w:firstRowFirstColumn="0" w:firstRowLastColumn="0" w:lastRowFirstColumn="0" w:lastRowLastColumn="0"/>
            <w:tcW w:w="4675" w:type="dxa"/>
          </w:tcPr>
          <w:p w14:paraId="076B9E86" w14:textId="77777777" w:rsidR="00D201EB" w:rsidRPr="00D201EB" w:rsidRDefault="00D201EB" w:rsidP="0052250A">
            <w:pPr>
              <w:jc w:val="center"/>
              <w:rPr>
                <w:b w:val="0"/>
                <w:bCs w:val="0"/>
              </w:rPr>
            </w:pPr>
            <w:r w:rsidRPr="00D201EB">
              <w:rPr>
                <w:b w:val="0"/>
                <w:bCs w:val="0"/>
              </w:rPr>
              <w:t>4</w:t>
            </w:r>
          </w:p>
        </w:tc>
        <w:tc>
          <w:tcPr>
            <w:tcW w:w="4675" w:type="dxa"/>
          </w:tcPr>
          <w:p w14:paraId="46AD3A98"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pPr>
            <w:r w:rsidRPr="00D201EB">
              <w:t>53</w:t>
            </w:r>
          </w:p>
        </w:tc>
      </w:tr>
      <w:tr w:rsidR="00D201EB" w:rsidRPr="00D201EB" w14:paraId="66979C7A" w14:textId="77777777" w:rsidTr="00CF60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Pr>
          <w:p w14:paraId="6861FC21" w14:textId="77777777" w:rsidR="00D201EB" w:rsidRPr="00D201EB" w:rsidRDefault="00D201EB" w:rsidP="0052250A">
            <w:pPr>
              <w:jc w:val="center"/>
              <w:rPr>
                <w:b w:val="0"/>
                <w:bCs w:val="0"/>
              </w:rPr>
            </w:pPr>
            <w:r w:rsidRPr="00D201EB">
              <w:rPr>
                <w:b w:val="0"/>
                <w:bCs w:val="0"/>
              </w:rPr>
              <w:t>5</w:t>
            </w:r>
          </w:p>
        </w:tc>
        <w:tc>
          <w:tcPr>
            <w:tcW w:w="4675" w:type="dxa"/>
          </w:tcPr>
          <w:p w14:paraId="1212641E" w14:textId="77777777" w:rsidR="00D201EB" w:rsidRPr="00D201EB" w:rsidRDefault="00D201EB" w:rsidP="0052250A">
            <w:pPr>
              <w:jc w:val="center"/>
              <w:cnfStyle w:val="000000100000" w:firstRow="0" w:lastRow="0" w:firstColumn="0" w:lastColumn="0" w:oddVBand="0" w:evenVBand="0" w:oddHBand="1" w:evenHBand="0" w:firstRowFirstColumn="0" w:firstRowLastColumn="0" w:lastRowFirstColumn="0" w:lastRowLastColumn="0"/>
            </w:pPr>
            <w:r w:rsidRPr="00D201EB">
              <w:t>48</w:t>
            </w:r>
          </w:p>
        </w:tc>
      </w:tr>
      <w:tr w:rsidR="00D201EB" w:rsidRPr="00D201EB" w14:paraId="462E474B" w14:textId="77777777" w:rsidTr="00CF607C">
        <w:tc>
          <w:tcPr>
            <w:cnfStyle w:val="001000000000" w:firstRow="0" w:lastRow="0" w:firstColumn="1" w:lastColumn="0" w:oddVBand="0" w:evenVBand="0" w:oddHBand="0" w:evenHBand="0" w:firstRowFirstColumn="0" w:firstRowLastColumn="0" w:lastRowFirstColumn="0" w:lastRowLastColumn="0"/>
            <w:tcW w:w="4675" w:type="dxa"/>
            <w:shd w:val="clear" w:color="auto" w:fill="FFFF00"/>
          </w:tcPr>
          <w:p w14:paraId="615ADC65" w14:textId="77777777" w:rsidR="00D201EB" w:rsidRPr="00D201EB" w:rsidRDefault="00D201EB" w:rsidP="0052250A">
            <w:pPr>
              <w:jc w:val="center"/>
            </w:pPr>
            <w:r w:rsidRPr="00D201EB">
              <w:t>Average</w:t>
            </w:r>
          </w:p>
        </w:tc>
        <w:tc>
          <w:tcPr>
            <w:tcW w:w="4675" w:type="dxa"/>
            <w:shd w:val="clear" w:color="auto" w:fill="FFFF00"/>
          </w:tcPr>
          <w:p w14:paraId="75C5F3FE" w14:textId="77777777" w:rsidR="00D201EB" w:rsidRPr="00D201EB" w:rsidRDefault="00D201EB" w:rsidP="0052250A">
            <w:pPr>
              <w:jc w:val="center"/>
              <w:cnfStyle w:val="000000000000" w:firstRow="0" w:lastRow="0" w:firstColumn="0" w:lastColumn="0" w:oddVBand="0" w:evenVBand="0" w:oddHBand="0" w:evenHBand="0" w:firstRowFirstColumn="0" w:firstRowLastColumn="0" w:lastRowFirstColumn="0" w:lastRowLastColumn="0"/>
              <w:rPr>
                <w:b/>
                <w:bCs/>
              </w:rPr>
            </w:pPr>
            <w:r w:rsidRPr="00D201EB">
              <w:rPr>
                <w:b/>
                <w:bCs/>
              </w:rPr>
              <w:t>49</w:t>
            </w:r>
          </w:p>
        </w:tc>
      </w:tr>
    </w:tbl>
    <w:p w14:paraId="06FC953F" w14:textId="77777777" w:rsidR="00D21DF5" w:rsidRDefault="00D21DF5" w:rsidP="00DA214E"/>
    <w:p w14:paraId="77EBB1D6" w14:textId="211C956B" w:rsidR="00F065AD" w:rsidRDefault="00566418" w:rsidP="007A44AA">
      <w:pPr>
        <w:jc w:val="both"/>
      </w:pPr>
      <w:r w:rsidRPr="00566418">
        <w:t xml:space="preserve">There are </w:t>
      </w:r>
      <w:r w:rsidR="0041264C">
        <w:t>potential reasons</w:t>
      </w:r>
      <w:r w:rsidRPr="00566418">
        <w:t xml:space="preserve"> why the real-time performance of the translator pales in comparison to the performance projected in </w:t>
      </w:r>
      <w:proofErr w:type="spellStart"/>
      <w:r w:rsidRPr="00566418">
        <w:t>Keras</w:t>
      </w:r>
      <w:proofErr w:type="spellEnd"/>
      <w:r w:rsidRPr="00566418">
        <w:t>. One main reason lies in the inevitable variations in EMG readings. In theory, EMG readings can be used to measure the activation of muscle from an electrical domain. However, certain factor</w:t>
      </w:r>
      <w:r w:rsidR="00D9782B">
        <w:t>s throw off EMG readings,</w:t>
      </w:r>
      <w:r w:rsidRPr="00566418">
        <w:t xml:space="preserve"> especially non-invasive EMG like surfac</w:t>
      </w:r>
      <w:r w:rsidR="00344824">
        <w:t xml:space="preserve">e: </w:t>
      </w:r>
      <w:r w:rsidRPr="00566418">
        <w:t>“The amount of the tissue between contracting muscles and electrodes, along with their thickness, affect</w:t>
      </w:r>
      <w:r w:rsidR="008D453B">
        <w:t>s</w:t>
      </w:r>
      <w:r w:rsidRPr="00566418">
        <w:t xml:space="preserve"> the amplitude of the EMG signal”</w:t>
      </w:r>
      <w:r w:rsidR="00147E3C">
        <w:t xml:space="preserve"> </w:t>
      </w:r>
      <w:r w:rsidR="00147E3C">
        <w:fldChar w:fldCharType="begin" w:fldLock="1"/>
      </w:r>
      <w:r w:rsidR="001D16AD">
        <w:instrText>ADDIN CSL_CITATION {"citationItems":[{"id":"ITEM-1","itemData":{"DOI":"10.3390/s130912431","ISSN":"1424-8220","abstract":"Electromyography (EMG) signals are becoming increasingly important in many applications, including clinical/biomedical, prosthesis or rehabilitation devices, human machine interactions, and more. However, noisy EMG signals are the major hurdles to be overcome in order to achieve improved performance in the above applications. Detection, processing and classification analysis in electromyography (EMG) is very desirable because it allows a more standardized and precise evaluation of the neurophysiological, rehabitational and assistive technological findings. This paper reviews two prominent areas; first: the pre-processing method for eliminating possible artifacts via appropriate preparation at the time of recording EMG signals, and second: a brief explanation of the different methods for processing and classifying EMG signals. This study then compares the numerous methods of analyzing EMG signals, in terms of their performance. The crux of this paper is to review the most recent developments and research studies related to the issues mentioned above.","author":[{"dropping-particle":"","family":"Chowdhury","given":"Rubana H","non-dropping-particle":"","parse-names":false,"suffix":""},{"dropping-particle":"","family":"Reaz","given":"Mamun B I","non-dropping-particle":"","parse-names":false,"suffix":""},{"dropping-particle":"","family":"Ali","given":"Mohd Alauddin Bin Mohd","non-dropping-particle":"","parse-names":false,"suffix":""},{"dropping-particle":"","family":"Bakar","given":"Ashrif A A","non-dropping-particle":"","parse-names":false,"suffix":""},{"dropping-particle":"","family":"Chellappan","given":"K","non-dropping-particle":"","parse-names":false,"suffix":""},{"dropping-particle":"","family":"Chang","given":"T G","non-dropping-particle":"","parse-names":false,"suffix":""}],"container-title":"Sensors (Basel, Switzerland)","id":"ITEM-1","issue":"9","issued":{"date-parts":[["2013","9","17"]]},"language":"eng","page":"12431-12466","publisher":"MDPI","title":"Surface electromyography signal processing and classification techniques","type":"article-journal","volume":"13"},"uris":["http://www.mendeley.com/documents/?uuid=17deb284-609c-482f-9224-c139c729bd23"]}],"mendeley":{"formattedCitation":"[7]","plainTextFormattedCitation":"[7]","previouslyFormattedCitation":"[7]"},"properties":{"noteIndex":0},"schema":"https://github.com/citation-style-language/schema/raw/master/csl-citation.json"}</w:instrText>
      </w:r>
      <w:r w:rsidR="00147E3C">
        <w:fldChar w:fldCharType="separate"/>
      </w:r>
      <w:r w:rsidR="000A1DE1" w:rsidRPr="000A1DE1">
        <w:rPr>
          <w:noProof/>
        </w:rPr>
        <w:t>[7]</w:t>
      </w:r>
      <w:r w:rsidR="00147E3C">
        <w:fldChar w:fldCharType="end"/>
      </w:r>
      <w:r w:rsidRPr="00566418">
        <w:t xml:space="preserve">. </w:t>
      </w:r>
      <w:r w:rsidR="004D6FAE">
        <w:t>Also</w:t>
      </w:r>
      <w:r w:rsidRPr="00566418">
        <w:t>, muscular diseases can lead to abnormal EMG readings, as can slight changes in skin conductance (which can be caused even by changes in one’s mood)</w:t>
      </w:r>
      <w:r w:rsidR="001B218E">
        <w:t xml:space="preserve"> </w:t>
      </w:r>
      <w:r w:rsidR="001B218E">
        <w:fldChar w:fldCharType="begin" w:fldLock="1"/>
      </w:r>
      <w:r w:rsidR="001D16AD">
        <w:instrText>ADDIN CSL_CITATION {"citationItems":[{"id":"ITEM-1","itemData":{"ISSN":"1050-6411","author":[{"dropping-particle":"","family":"Larivière","given":"Christian","non-dropping-particle":"","parse-names":false,"suffix":""},{"dropping-particle":"","family":"Gagnon","given":"Denis","non-dropping-particle":"","parse-names":false,"suffix":""},{"dropping-particle":"","family":"Loisel","given":"Patrick","non-dropping-particle":"","parse-names":false,"suffix":""}],"container-title":"Journal of electromyography and kinesiology","id":"ITEM-1","issue":"2","issued":{"date-parts":[["2000"]]},"page":"79-91","publisher":"Elsevier","title":"The comparison of trunk muscles EMG activation between subjects with and without chronic low back pain during flexion–extension and lateral bending tasks","type":"article-journal","volume":"10"},"uris":["http://www.mendeley.com/documents/?uuid=a5cb9c02-272a-4b63-b910-b0d41c178464"]},{"id":"ITEM-2","itemData":{"ISSN":"2052-4463","author":[{"dropping-particle":"","family":"Gatti","given":"Elia","non-dropping-particle":"","parse-names":false,"suffix":""},{"dropping-particle":"","family":"Calzolari","given":"Elena","non-dropping-particle":"","parse-names":false,"suffix":""},{"dropping-particle":"","family":"Maggioni","given":"Emanuela","non-dropping-particle":"","parse-names":false,"suffix":""},{"dropping-particle":"","family":"Obrist","given":"Marianna","non-dropping-particle":"","parse-names":false,"suffix":""}],"container-title":"Scientific data","id":"ITEM-2","issued":{"date-parts":[["2018"]]},"page":"180120","publisher":"Nature Publishing Group","title":"Emotional ratings and skin conductance response to visual, auditory and haptic stimuli","type":"article-journal","volume":"5"},"uris":["http://www.mendeley.com/documents/?uuid=b9b5267b-1762-4908-b34c-313d6c047db0"]}],"mendeley":{"formattedCitation":"[8], [9]","plainTextFormattedCitation":"[8], [9]","previouslyFormattedCitation":"[8], [9]"},"properties":{"noteIndex":0},"schema":"https://github.com/citation-style-language/schema/raw/master/csl-citation.json"}</w:instrText>
      </w:r>
      <w:r w:rsidR="001B218E">
        <w:fldChar w:fldCharType="separate"/>
      </w:r>
      <w:r w:rsidR="000A1DE1" w:rsidRPr="000A1DE1">
        <w:rPr>
          <w:noProof/>
        </w:rPr>
        <w:t>[8], [9]</w:t>
      </w:r>
      <w:r w:rsidR="001B218E">
        <w:fldChar w:fldCharType="end"/>
      </w:r>
      <w:r w:rsidR="006C6BAB">
        <w:t xml:space="preserve">. </w:t>
      </w:r>
      <w:r w:rsidR="00344824">
        <w:t>T</w:t>
      </w:r>
      <w:r w:rsidRPr="00566418">
        <w:t xml:space="preserve">here is no catch-all when it comes to EMG. Such is likely the reason why there is a performance gap between the performance projected by </w:t>
      </w:r>
      <w:proofErr w:type="spellStart"/>
      <w:r w:rsidRPr="00566418">
        <w:t>Keras</w:t>
      </w:r>
      <w:proofErr w:type="spellEnd"/>
      <w:r w:rsidRPr="00566418">
        <w:t xml:space="preserve"> and real-time performance.</w:t>
      </w:r>
      <w:r w:rsidR="001B218E">
        <w:t xml:space="preserve"> </w:t>
      </w:r>
    </w:p>
    <w:p w14:paraId="4D8ABF81" w14:textId="77777777" w:rsidR="007A44AA" w:rsidRDefault="007A44AA" w:rsidP="007A44AA">
      <w:pPr>
        <w:jc w:val="both"/>
      </w:pPr>
    </w:p>
    <w:p w14:paraId="02734910" w14:textId="081B9643" w:rsidR="00F065AD" w:rsidRDefault="00F065AD" w:rsidP="00F065AD">
      <w:pPr>
        <w:spacing w:after="160" w:line="259" w:lineRule="auto"/>
        <w:jc w:val="both"/>
      </w:pPr>
      <w:r>
        <w:t>Statistical analysis was done on the distributions of EMG readings measured when certain gestures (particularly, the “marriage” gesture) were performed</w:t>
      </w:r>
      <w:r w:rsidR="0048647E">
        <w:t xml:space="preserve">. </w:t>
      </w:r>
      <w:r>
        <w:t xml:space="preserve">All 100 training samples of the “marriage” gesture were recorded in a 20-bin histogram to find </w:t>
      </w:r>
      <w:r w:rsidR="00D52555">
        <w:t>a typical</w:t>
      </w:r>
      <w:r w:rsidR="0048647E">
        <w:t xml:space="preserve"> </w:t>
      </w:r>
      <w:r>
        <w:t xml:space="preserve">distribution. The resulting histogram can be viewed in Figure </w:t>
      </w:r>
      <w:r w:rsidR="00470753">
        <w:t>3</w:t>
      </w:r>
      <w:r>
        <w:t xml:space="preserve">. For comparison, Figure </w:t>
      </w:r>
      <w:r w:rsidR="00470753">
        <w:t>4</w:t>
      </w:r>
      <w:r>
        <w:t xml:space="preserve"> depicts one random sample of the “marriage” gesture in the training dataset. The similarities between Figures </w:t>
      </w:r>
      <w:r w:rsidR="00470753">
        <w:t>3</w:t>
      </w:r>
      <w:r>
        <w:t xml:space="preserve"> and </w:t>
      </w:r>
      <w:r w:rsidR="00470753">
        <w:t>4</w:t>
      </w:r>
      <w:r>
        <w:t xml:space="preserve"> are apparent, as the distributions for both histograms are concentrated in the </w:t>
      </w:r>
      <w:r w:rsidR="006C58ED">
        <w:t xml:space="preserve">specific </w:t>
      </w:r>
      <w:r>
        <w:t>bins</w:t>
      </w:r>
      <w:r w:rsidR="006C58ED">
        <w:t>.</w:t>
      </w:r>
      <w:r>
        <w:t xml:space="preserve"> This distribution makes sense as </w:t>
      </w:r>
      <w:r w:rsidR="00344824">
        <w:t>t</w:t>
      </w:r>
      <w:r>
        <w:t xml:space="preserve">he hands are in a mostly relaxed position until it is time to squeeze one hand around the other. In contrast, Figures </w:t>
      </w:r>
      <w:r w:rsidR="00B7258B">
        <w:t xml:space="preserve">5 </w:t>
      </w:r>
      <w:r>
        <w:t xml:space="preserve">and </w:t>
      </w:r>
      <w:r w:rsidR="00B7258B">
        <w:t>6</w:t>
      </w:r>
      <w:r>
        <w:t xml:space="preserve"> depict </w:t>
      </w:r>
      <w:r w:rsidR="007458BF">
        <w:t xml:space="preserve">EMG </w:t>
      </w:r>
      <w:r>
        <w:t>distributions that</w:t>
      </w:r>
      <w:r w:rsidR="00344824">
        <w:t xml:space="preserve"> </w:t>
      </w:r>
      <w:r>
        <w:t xml:space="preserve">are unlike Figures 2 and 3. </w:t>
      </w:r>
    </w:p>
    <w:p w14:paraId="3BCF0F98" w14:textId="0F726C1F" w:rsidR="0048647E" w:rsidRDefault="0048647E" w:rsidP="0048647E">
      <w:pPr>
        <w:spacing w:after="160" w:line="259" w:lineRule="auto"/>
        <w:jc w:val="center"/>
      </w:pPr>
      <w:r>
        <w:rPr>
          <w:noProof/>
        </w:rPr>
        <w:drawing>
          <wp:inline distT="0" distB="0" distL="0" distR="0" wp14:anchorId="6A1BFC13" wp14:editId="37A8CC29">
            <wp:extent cx="1851660" cy="12052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87008" cy="1228289"/>
                    </a:xfrm>
                    <a:prstGeom prst="rect">
                      <a:avLst/>
                    </a:prstGeom>
                  </pic:spPr>
                </pic:pic>
              </a:graphicData>
            </a:graphic>
          </wp:inline>
        </w:drawing>
      </w:r>
    </w:p>
    <w:p w14:paraId="33AAABD1" w14:textId="41261DF4" w:rsidR="0048647E" w:rsidRPr="0048647E" w:rsidRDefault="0048647E" w:rsidP="00297C56">
      <w:pPr>
        <w:spacing w:after="160" w:line="259" w:lineRule="auto"/>
        <w:jc w:val="both"/>
        <w:rPr>
          <w:b/>
          <w:bCs/>
        </w:rPr>
      </w:pPr>
      <w:r w:rsidRPr="0048647E">
        <w:rPr>
          <w:b/>
          <w:bCs/>
        </w:rPr>
        <w:t xml:space="preserve">Figure </w:t>
      </w:r>
      <w:r w:rsidR="0008081B">
        <w:rPr>
          <w:b/>
          <w:bCs/>
        </w:rPr>
        <w:t>3</w:t>
      </w:r>
      <w:r w:rsidR="00297C56">
        <w:rPr>
          <w:b/>
          <w:bCs/>
        </w:rPr>
        <w:t>.</w:t>
      </w:r>
      <w:r w:rsidRPr="0048647E">
        <w:rPr>
          <w:b/>
          <w:bCs/>
        </w:rPr>
        <w:t xml:space="preserve"> Overall distribution of EMG readings of training samples for “marriage” gestures</w:t>
      </w:r>
    </w:p>
    <w:p w14:paraId="1BC6A5A2" w14:textId="5935F9E5" w:rsidR="00F065AD" w:rsidRDefault="00D52555" w:rsidP="00D52555">
      <w:pPr>
        <w:spacing w:after="160" w:line="259" w:lineRule="auto"/>
        <w:jc w:val="center"/>
      </w:pPr>
      <w:r>
        <w:rPr>
          <w:noProof/>
        </w:rPr>
        <w:lastRenderedPageBreak/>
        <w:drawing>
          <wp:inline distT="0" distB="0" distL="0" distR="0" wp14:anchorId="326CB0F4" wp14:editId="2BDFC3EE">
            <wp:extent cx="1914586" cy="1311075"/>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962841" cy="1344119"/>
                    </a:xfrm>
                    <a:prstGeom prst="rect">
                      <a:avLst/>
                    </a:prstGeom>
                  </pic:spPr>
                </pic:pic>
              </a:graphicData>
            </a:graphic>
          </wp:inline>
        </w:drawing>
      </w:r>
    </w:p>
    <w:p w14:paraId="1350D6BE" w14:textId="3C9DC474" w:rsidR="00D52555" w:rsidRPr="00297C56" w:rsidRDefault="00297C56" w:rsidP="00297C56">
      <w:pPr>
        <w:spacing w:after="160" w:line="259" w:lineRule="auto"/>
        <w:jc w:val="both"/>
        <w:rPr>
          <w:b/>
          <w:bCs/>
        </w:rPr>
      </w:pPr>
      <w:r w:rsidRPr="00297C56">
        <w:rPr>
          <w:b/>
          <w:bCs/>
        </w:rPr>
        <w:t xml:space="preserve">Figure </w:t>
      </w:r>
      <w:r w:rsidR="0008081B">
        <w:rPr>
          <w:b/>
          <w:bCs/>
        </w:rPr>
        <w:t>4</w:t>
      </w:r>
      <w:r w:rsidRPr="00297C56">
        <w:rPr>
          <w:b/>
          <w:bCs/>
        </w:rPr>
        <w:t>. Distribution of random training sample of “marriage” gesture (right prediction)</w:t>
      </w:r>
    </w:p>
    <w:p w14:paraId="1A4C2891" w14:textId="1E10F2A2" w:rsidR="00D52555" w:rsidRDefault="00D52555" w:rsidP="00D52555">
      <w:pPr>
        <w:spacing w:after="160" w:line="259" w:lineRule="auto"/>
        <w:jc w:val="center"/>
      </w:pPr>
      <w:r>
        <w:rPr>
          <w:noProof/>
        </w:rPr>
        <w:drawing>
          <wp:inline distT="0" distB="0" distL="0" distR="0" wp14:anchorId="4E5DD83F" wp14:editId="5BDF7A22">
            <wp:extent cx="1927860" cy="132016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82553" cy="1357618"/>
                    </a:xfrm>
                    <a:prstGeom prst="rect">
                      <a:avLst/>
                    </a:prstGeom>
                  </pic:spPr>
                </pic:pic>
              </a:graphicData>
            </a:graphic>
          </wp:inline>
        </w:drawing>
      </w:r>
    </w:p>
    <w:p w14:paraId="0B38E48E" w14:textId="406E7740" w:rsidR="00297C56" w:rsidRPr="00297C56" w:rsidRDefault="00297C56" w:rsidP="00297C56">
      <w:pPr>
        <w:spacing w:after="160" w:line="259" w:lineRule="auto"/>
        <w:jc w:val="both"/>
        <w:rPr>
          <w:b/>
          <w:bCs/>
        </w:rPr>
      </w:pPr>
      <w:r w:rsidRPr="00297C56">
        <w:rPr>
          <w:b/>
          <w:bCs/>
        </w:rPr>
        <w:t xml:space="preserve">Figure </w:t>
      </w:r>
      <w:r w:rsidR="0008081B">
        <w:rPr>
          <w:b/>
          <w:bCs/>
        </w:rPr>
        <w:t>5</w:t>
      </w:r>
      <w:r w:rsidRPr="00297C56">
        <w:rPr>
          <w:b/>
          <w:bCs/>
        </w:rPr>
        <w:t>. “Marriage” performed with increased force (wrong prediction)</w:t>
      </w:r>
    </w:p>
    <w:p w14:paraId="2A163FF1" w14:textId="23A5C2CD" w:rsidR="00D52555" w:rsidRDefault="00D52555" w:rsidP="00D52555">
      <w:pPr>
        <w:spacing w:after="160" w:line="259" w:lineRule="auto"/>
        <w:jc w:val="center"/>
      </w:pPr>
      <w:r>
        <w:rPr>
          <w:noProof/>
        </w:rPr>
        <w:drawing>
          <wp:inline distT="0" distB="0" distL="0" distR="0" wp14:anchorId="6786B831" wp14:editId="58ABFDD7">
            <wp:extent cx="1920240" cy="1314947"/>
            <wp:effectExtent l="0" t="0" r="381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47770" cy="1333799"/>
                    </a:xfrm>
                    <a:prstGeom prst="rect">
                      <a:avLst/>
                    </a:prstGeom>
                  </pic:spPr>
                </pic:pic>
              </a:graphicData>
            </a:graphic>
          </wp:inline>
        </w:drawing>
      </w:r>
    </w:p>
    <w:p w14:paraId="292F0485" w14:textId="359C3421" w:rsidR="00297C56" w:rsidRPr="00297C56" w:rsidRDefault="00297C56" w:rsidP="00297C56">
      <w:pPr>
        <w:spacing w:after="160" w:line="259" w:lineRule="auto"/>
        <w:jc w:val="both"/>
        <w:rPr>
          <w:b/>
          <w:bCs/>
        </w:rPr>
      </w:pPr>
      <w:r w:rsidRPr="00297C56">
        <w:rPr>
          <w:b/>
          <w:bCs/>
        </w:rPr>
        <w:t xml:space="preserve">Figure </w:t>
      </w:r>
      <w:r w:rsidR="0008081B">
        <w:rPr>
          <w:b/>
          <w:bCs/>
        </w:rPr>
        <w:t>6</w:t>
      </w:r>
      <w:r w:rsidRPr="00297C56">
        <w:rPr>
          <w:b/>
          <w:bCs/>
        </w:rPr>
        <w:t>. “Marriage” performed after exercise (wrong prediction)</w:t>
      </w:r>
    </w:p>
    <w:p w14:paraId="43A11E2B" w14:textId="5BB1FC0F" w:rsidR="00D52555" w:rsidRPr="0081055E" w:rsidRDefault="00F065AD" w:rsidP="0081055E">
      <w:pPr>
        <w:spacing w:after="160" w:line="259" w:lineRule="auto"/>
        <w:jc w:val="both"/>
      </w:pPr>
      <w:r>
        <w:t xml:space="preserve">Based on the overall distribution depicted in Figure </w:t>
      </w:r>
      <w:r w:rsidR="005D52E2">
        <w:t>3</w:t>
      </w:r>
      <w:r>
        <w:t xml:space="preserve">, there is a “common case” sample that the neural network was trained with. This “common case” sample is akin to the distribution in Figure </w:t>
      </w:r>
      <w:r w:rsidR="005D52E2">
        <w:t>4</w:t>
      </w:r>
      <w:r>
        <w:t xml:space="preserve">. </w:t>
      </w:r>
      <w:r w:rsidR="00B54911">
        <w:t>I</w:t>
      </w:r>
      <w:r>
        <w:t xml:space="preserve">t is apparent that most data points in the sample </w:t>
      </w:r>
      <w:r w:rsidR="005F7ED7">
        <w:t xml:space="preserve">space </w:t>
      </w:r>
      <w:r>
        <w:t xml:space="preserve">were clustered within a specific region of bins. As the distribution </w:t>
      </w:r>
      <w:r w:rsidR="00B71895">
        <w:t>leaves these bins</w:t>
      </w:r>
      <w:r>
        <w:t xml:space="preserve">, the number of instances get smaller. This could mean that outliers in EMG were not accounted for very much in the sample </w:t>
      </w:r>
      <w:r w:rsidR="00B71895">
        <w:t>space</w:t>
      </w:r>
      <w:r>
        <w:t xml:space="preserve">, which </w:t>
      </w:r>
      <w:r w:rsidR="00DD0764">
        <w:t>rings</w:t>
      </w:r>
      <w:r>
        <w:t xml:space="preserve"> true as most if not all training samples for each gesture were taken at one point in time where the specimen’s general condition was the same throughout. Figure </w:t>
      </w:r>
      <w:r w:rsidR="005D52E2">
        <w:t>5</w:t>
      </w:r>
      <w:r>
        <w:t xml:space="preserve"> was collected from a gesture performed with more force (reflected in the wider distribution), and it was predicted incorrectly by the neural network. Meanwhile, Figure </w:t>
      </w:r>
      <w:r w:rsidR="005D52E2">
        <w:t>6</w:t>
      </w:r>
      <w:r>
        <w:t xml:space="preserve"> was collected from a gesture performed after exercise, and</w:t>
      </w:r>
      <w:r w:rsidR="00B71895">
        <w:t xml:space="preserve"> </w:t>
      </w:r>
      <w:r>
        <w:t xml:space="preserve">it was </w:t>
      </w:r>
      <w:r w:rsidR="00B71895">
        <w:t xml:space="preserve">also </w:t>
      </w:r>
      <w:r>
        <w:t xml:space="preserve">predicted incorrectly by the neural network. Although the circumstances behind when each gesture was performed were different, the baseline was that – in </w:t>
      </w:r>
      <w:r w:rsidR="003F3BC2">
        <w:t>each</w:t>
      </w:r>
      <w:r>
        <w:t xml:space="preserve"> circumstance – skin conductance was either increased or decreased. </w:t>
      </w:r>
      <w:r w:rsidR="00B54911">
        <w:t>For</w:t>
      </w:r>
      <w:r>
        <w:t xml:space="preserve"> Figure </w:t>
      </w:r>
      <w:r w:rsidR="005D52E2">
        <w:t>5</w:t>
      </w:r>
      <w:r>
        <w:t xml:space="preserve">, skin conductance increased due to an increase in action potential. </w:t>
      </w:r>
      <w:r w:rsidR="00B54911">
        <w:t xml:space="preserve">For Figure </w:t>
      </w:r>
      <w:r w:rsidR="005D52E2">
        <w:t>6</w:t>
      </w:r>
      <w:r>
        <w:t xml:space="preserve">, sweat prevented sensors from making </w:t>
      </w:r>
      <w:r w:rsidR="00306489">
        <w:t xml:space="preserve">direct </w:t>
      </w:r>
      <w:r>
        <w:t>contact with the skin, thus dampening EMG readings</w:t>
      </w:r>
      <w:r w:rsidR="00EF5010">
        <w:t xml:space="preserve"> </w:t>
      </w:r>
      <w:r w:rsidR="00EF5010">
        <w:fldChar w:fldCharType="begin" w:fldLock="1"/>
      </w:r>
      <w:r w:rsidR="00EF5010">
        <w:instrText>ADDIN CSL_CITATION {"citationItems":[{"id":"ITEM-1","itemData":{"DOI":"10.1016/j.jelekin.2012.04.009","ISSN":"1873-5711 (Electronic)","PMID":"22613823","abstract":"Sweat accumulation underneath surface EMG (sEMG) electrodes is a common problem in  workplace studies which compromises electrode adherence to the skin as well as signal fidelity. In this study, the effect of sweat accumulation on signal amplitude and mean frequency (MF) was examined to determine if the sEMG signal becomes altered through the sweat layer and whether this effect can be avoided by interrupting the pool of sweat using a thin strip of medical adhesive between the electrode snaps. Nine males performed a maximum, isometric contraction of their right quadriceps as sEMG was collected. Skin conditions under the electrode were dry and wet in incremental layers of 0.02 mm of artificial sweat. The results demonstrated that sweat accumulation under sEMG electrodes dampens the amplitude of the EMG signal in a predictable way (r = .88 and .97 for double and single snap electrodes, respectively) with almost 2% and 3% deterioration for every 0.02 mm of sweat depending on the type of electrode used. The medical adhesive proved to be highly effective at preventing amplitude deterioration indicating that signal shunting can be prevented. MF was not influenced by sweat accumulation even under the extreme wet condition.","author":[{"dropping-particle":"","family":"Abdoli-Eramaki","given":"Mohammad","non-dropping-particle":"","parse-names":false,"suffix":""},{"dropping-particle":"","family":"Damecour","given":"Caroline","non-dropping-particle":"","parse-names":false,"suffix":""},{"dropping-particle":"","family":"Christenson","given":"John","non-dropping-particle":"","parse-names":false,"suffix":""},{"dropping-particle":"","family":"Stevenson","given":"Joan","non-dropping-particle":"","parse-names":false,"suffix":""}],"container-title":"Journal of electromyography and kinesiology : official journal of the International  Society of Electrophysiological Kinesiology","id":"ITEM-1","issue":"6","issued":{"date-parts":[["2012","12"]]},"language":"eng","page":"908-913","publisher-place":"England","title":"The effect of perspiration on the sEMG amplitude and power spectrum.","type":"article-journal","volume":"22"},"uris":["http://www.mendeley.com/documents/?uuid=c64e76de-ba60-48b0-92d6-a08f49f495b0"]}],"mendeley":{"formattedCitation":"[10]","plainTextFormattedCitation":"[10]"},"properties":{"noteIndex":0},"schema":"https://github.com/citation-style-language/schema/raw/master/csl-citation.json"}</w:instrText>
      </w:r>
      <w:r w:rsidR="00EF5010">
        <w:fldChar w:fldCharType="separate"/>
      </w:r>
      <w:r w:rsidR="00EF5010" w:rsidRPr="00EF5010">
        <w:rPr>
          <w:noProof/>
        </w:rPr>
        <w:t>[10]</w:t>
      </w:r>
      <w:r w:rsidR="00EF5010">
        <w:fldChar w:fldCharType="end"/>
      </w:r>
      <w:r>
        <w:t>. In short, there is some evidence to the fact that variations in surface EMG – along with the lack of diversity in the sample space – could have affected the neural network’s performance</w:t>
      </w:r>
      <w:r w:rsidR="0081055E">
        <w:t>.</w:t>
      </w:r>
      <w:r w:rsidR="00EF5010">
        <w:t xml:space="preserve"> </w:t>
      </w:r>
    </w:p>
    <w:p w14:paraId="2436DEFE" w14:textId="33DD15FB" w:rsidR="009D0453" w:rsidRDefault="009D0453" w:rsidP="009D0453">
      <w:pPr>
        <w:pStyle w:val="Heading1"/>
      </w:pPr>
      <w:r>
        <w:lastRenderedPageBreak/>
        <w:t>References</w:t>
      </w:r>
    </w:p>
    <w:p w14:paraId="7C7FA86C" w14:textId="77777777" w:rsidR="009D0453" w:rsidRDefault="009D0453" w:rsidP="004B314C">
      <w:pPr>
        <w:jc w:val="both"/>
      </w:pPr>
    </w:p>
    <w:p w14:paraId="08314EB0" w14:textId="66FB8F36" w:rsidR="00EF5010" w:rsidRPr="00EF5010" w:rsidRDefault="009D0453" w:rsidP="00BC1E15">
      <w:pPr>
        <w:widowControl w:val="0"/>
        <w:autoSpaceDE w:val="0"/>
        <w:autoSpaceDN w:val="0"/>
        <w:adjustRightInd w:val="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00EF5010" w:rsidRPr="00EF5010">
        <w:rPr>
          <w:rFonts w:cs="Times New Roman"/>
          <w:noProof/>
          <w:szCs w:val="24"/>
        </w:rPr>
        <w:t>[1]</w:t>
      </w:r>
      <w:r w:rsidR="00EF5010" w:rsidRPr="00EF5010">
        <w:rPr>
          <w:rFonts w:cs="Times New Roman"/>
          <w:noProof/>
          <w:szCs w:val="24"/>
        </w:rPr>
        <w:tab/>
        <w:t xml:space="preserve">J. Fileccia, “Sensitive care for the deaf: a cultural challenge,” </w:t>
      </w:r>
      <w:r w:rsidR="00EF5010" w:rsidRPr="00EF5010">
        <w:rPr>
          <w:rFonts w:cs="Times New Roman"/>
          <w:i/>
          <w:iCs/>
          <w:noProof/>
          <w:szCs w:val="24"/>
        </w:rPr>
        <w:t>Creat. Nurs.</w:t>
      </w:r>
      <w:r w:rsidR="00EF5010" w:rsidRPr="00EF5010">
        <w:rPr>
          <w:rFonts w:cs="Times New Roman"/>
          <w:noProof/>
          <w:szCs w:val="24"/>
        </w:rPr>
        <w:t>, vol. 17, no. 4, pp. 174–179, 2011.</w:t>
      </w:r>
    </w:p>
    <w:p w14:paraId="66A46524"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2]</w:t>
      </w:r>
      <w:r w:rsidRPr="00EF5010">
        <w:rPr>
          <w:rFonts w:cs="Times New Roman"/>
          <w:noProof/>
          <w:szCs w:val="24"/>
        </w:rPr>
        <w:tab/>
        <w:t xml:space="preserve">F. G. Bowe, B. T. McMahon, T. Chang, and I. Louvi, “Workplace discrimination, deafness and hearing impairment: The national EEOC ADA research project,” </w:t>
      </w:r>
      <w:r w:rsidRPr="00EF5010">
        <w:rPr>
          <w:rFonts w:cs="Times New Roman"/>
          <w:i/>
          <w:iCs/>
          <w:noProof/>
          <w:szCs w:val="24"/>
        </w:rPr>
        <w:t>Work</w:t>
      </w:r>
      <w:r w:rsidRPr="00EF5010">
        <w:rPr>
          <w:rFonts w:cs="Times New Roman"/>
          <w:noProof/>
          <w:szCs w:val="24"/>
        </w:rPr>
        <w:t>, vol. 25, no. 1, pp. 19–25, 2005.</w:t>
      </w:r>
    </w:p>
    <w:p w14:paraId="4BC9008D"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3]</w:t>
      </w:r>
      <w:r w:rsidRPr="00EF5010">
        <w:rPr>
          <w:rFonts w:cs="Times New Roman"/>
          <w:noProof/>
          <w:szCs w:val="24"/>
        </w:rPr>
        <w:tab/>
        <w:t xml:space="preserve">C. Lou Garberoglio, S. Cawthon, and M. Bond, “Deaf People and Employment in the United States,” </w:t>
      </w:r>
      <w:r w:rsidRPr="00EF5010">
        <w:rPr>
          <w:rFonts w:cs="Times New Roman"/>
          <w:i/>
          <w:iCs/>
          <w:noProof/>
          <w:szCs w:val="24"/>
        </w:rPr>
        <w:t>Washington, DC US Dep. Educ. Off. Spec. Educ. Programs, Natl. Deaf Cent. Postsecond. Outcomes</w:t>
      </w:r>
      <w:r w:rsidRPr="00EF5010">
        <w:rPr>
          <w:rFonts w:cs="Times New Roman"/>
          <w:noProof/>
          <w:szCs w:val="24"/>
        </w:rPr>
        <w:t>, 2016.</w:t>
      </w:r>
    </w:p>
    <w:p w14:paraId="7926FF54"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4]</w:t>
      </w:r>
      <w:r w:rsidRPr="00EF5010">
        <w:rPr>
          <w:rFonts w:cs="Times New Roman"/>
          <w:noProof/>
          <w:szCs w:val="24"/>
        </w:rPr>
        <w:tab/>
        <w:t xml:space="preserve">M. Hermans and B. Schrauwen, “Training and Analysing Deep Recurrent Neural Networks,” in </w:t>
      </w:r>
      <w:r w:rsidRPr="00EF5010">
        <w:rPr>
          <w:rFonts w:cs="Times New Roman"/>
          <w:i/>
          <w:iCs/>
          <w:noProof/>
          <w:szCs w:val="24"/>
        </w:rPr>
        <w:t>Advances in Neural Information Processing Systems 26</w:t>
      </w:r>
      <w:r w:rsidRPr="00EF5010">
        <w:rPr>
          <w:rFonts w:cs="Times New Roman"/>
          <w:noProof/>
          <w:szCs w:val="24"/>
        </w:rPr>
        <w:t>, C. J. C. Burges, L. Bottou, M. Welling, Z. Ghahramani, and K. Q. Weinberger, Eds. Curran Associates, Inc., 2013, pp. 190–198.</w:t>
      </w:r>
    </w:p>
    <w:p w14:paraId="681E3F1C"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5]</w:t>
      </w:r>
      <w:r w:rsidRPr="00EF5010">
        <w:rPr>
          <w:rFonts w:cs="Times New Roman"/>
          <w:noProof/>
          <w:szCs w:val="24"/>
        </w:rPr>
        <w:tab/>
        <w:t xml:space="preserve">N. Srivastava, G. Hinton, A. Krizhevsky, I. Sutskever, and R. Salakhutdinov, “Dropout: a simple way to prevent neural networks from overfitting,” </w:t>
      </w:r>
      <w:r w:rsidRPr="00EF5010">
        <w:rPr>
          <w:rFonts w:cs="Times New Roman"/>
          <w:i/>
          <w:iCs/>
          <w:noProof/>
          <w:szCs w:val="24"/>
        </w:rPr>
        <w:t>J. Mach. Learn. Res.</w:t>
      </w:r>
      <w:r w:rsidRPr="00EF5010">
        <w:rPr>
          <w:rFonts w:cs="Times New Roman"/>
          <w:noProof/>
          <w:szCs w:val="24"/>
        </w:rPr>
        <w:t>, vol. 15, no. 1, pp. 1929–1958, 2014.</w:t>
      </w:r>
    </w:p>
    <w:p w14:paraId="6B681047"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6]</w:t>
      </w:r>
      <w:r w:rsidRPr="00EF5010">
        <w:rPr>
          <w:rFonts w:cs="Times New Roman"/>
          <w:noProof/>
          <w:szCs w:val="24"/>
        </w:rPr>
        <w:tab/>
        <w:t xml:space="preserve">S. Santurkar, D. Tsipras, A. Ilyas, and A. Madry, “How does batch normalization help optimization?,” in </w:t>
      </w:r>
      <w:r w:rsidRPr="00EF5010">
        <w:rPr>
          <w:rFonts w:cs="Times New Roman"/>
          <w:i/>
          <w:iCs/>
          <w:noProof/>
          <w:szCs w:val="24"/>
        </w:rPr>
        <w:t>Advances in Neural Information Processing Systems</w:t>
      </w:r>
      <w:r w:rsidRPr="00EF5010">
        <w:rPr>
          <w:rFonts w:cs="Times New Roman"/>
          <w:noProof/>
          <w:szCs w:val="24"/>
        </w:rPr>
        <w:t>, 2018, pp. 2483–2493.</w:t>
      </w:r>
    </w:p>
    <w:p w14:paraId="12455E58"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7]</w:t>
      </w:r>
      <w:r w:rsidRPr="00EF5010">
        <w:rPr>
          <w:rFonts w:cs="Times New Roman"/>
          <w:noProof/>
          <w:szCs w:val="24"/>
        </w:rPr>
        <w:tab/>
        <w:t xml:space="preserve">R. H. Chowdhury, M. B. I. Reaz, M. A. B. M. Ali, A. A. A. Bakar, K. Chellappan, and T. G. Chang, “Surface electromyography signal processing and classification techniques,” </w:t>
      </w:r>
      <w:r w:rsidRPr="00EF5010">
        <w:rPr>
          <w:rFonts w:cs="Times New Roman"/>
          <w:i/>
          <w:iCs/>
          <w:noProof/>
          <w:szCs w:val="24"/>
        </w:rPr>
        <w:t>Sensors (Basel).</w:t>
      </w:r>
      <w:r w:rsidRPr="00EF5010">
        <w:rPr>
          <w:rFonts w:cs="Times New Roman"/>
          <w:noProof/>
          <w:szCs w:val="24"/>
        </w:rPr>
        <w:t>, vol. 13, no. 9, pp. 12431–12466, Sep. 2013, doi: 10.3390/s130912431.</w:t>
      </w:r>
    </w:p>
    <w:p w14:paraId="0A4114D6"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8]</w:t>
      </w:r>
      <w:r w:rsidRPr="00EF5010">
        <w:rPr>
          <w:rFonts w:cs="Times New Roman"/>
          <w:noProof/>
          <w:szCs w:val="24"/>
        </w:rPr>
        <w:tab/>
        <w:t xml:space="preserve">C. Larivière, D. Gagnon, and P. Loisel, “The comparison of trunk muscles EMG activation between subjects with and without chronic low back pain during flexion–extension and lateral bending tasks,” </w:t>
      </w:r>
      <w:r w:rsidRPr="00EF5010">
        <w:rPr>
          <w:rFonts w:cs="Times New Roman"/>
          <w:i/>
          <w:iCs/>
          <w:noProof/>
          <w:szCs w:val="24"/>
        </w:rPr>
        <w:t>J. Electromyogr. Kinesiol.</w:t>
      </w:r>
      <w:r w:rsidRPr="00EF5010">
        <w:rPr>
          <w:rFonts w:cs="Times New Roman"/>
          <w:noProof/>
          <w:szCs w:val="24"/>
        </w:rPr>
        <w:t>, vol. 10, no. 2, pp. 79–91, 2000.</w:t>
      </w:r>
    </w:p>
    <w:p w14:paraId="7DC9186D" w14:textId="77777777" w:rsidR="00EF5010" w:rsidRPr="00EF5010" w:rsidRDefault="00EF5010" w:rsidP="00BC1E15">
      <w:pPr>
        <w:widowControl w:val="0"/>
        <w:autoSpaceDE w:val="0"/>
        <w:autoSpaceDN w:val="0"/>
        <w:adjustRightInd w:val="0"/>
        <w:ind w:left="640" w:hanging="640"/>
        <w:jc w:val="both"/>
        <w:rPr>
          <w:rFonts w:cs="Times New Roman"/>
          <w:noProof/>
          <w:szCs w:val="24"/>
        </w:rPr>
      </w:pPr>
      <w:r w:rsidRPr="00EF5010">
        <w:rPr>
          <w:rFonts w:cs="Times New Roman"/>
          <w:noProof/>
          <w:szCs w:val="24"/>
        </w:rPr>
        <w:t>[9]</w:t>
      </w:r>
      <w:r w:rsidRPr="00EF5010">
        <w:rPr>
          <w:rFonts w:cs="Times New Roman"/>
          <w:noProof/>
          <w:szCs w:val="24"/>
        </w:rPr>
        <w:tab/>
        <w:t xml:space="preserve">E. Gatti, E. Calzolari, E. Maggioni, and M. Obrist, “Emotional ratings and skin conductance response to visual, auditory and haptic stimuli,” </w:t>
      </w:r>
      <w:r w:rsidRPr="00EF5010">
        <w:rPr>
          <w:rFonts w:cs="Times New Roman"/>
          <w:i/>
          <w:iCs/>
          <w:noProof/>
          <w:szCs w:val="24"/>
        </w:rPr>
        <w:t>Sci. data</w:t>
      </w:r>
      <w:r w:rsidRPr="00EF5010">
        <w:rPr>
          <w:rFonts w:cs="Times New Roman"/>
          <w:noProof/>
          <w:szCs w:val="24"/>
        </w:rPr>
        <w:t>, vol. 5, p. 180120, 2018.</w:t>
      </w:r>
    </w:p>
    <w:p w14:paraId="26BB00C4" w14:textId="77777777" w:rsidR="00EF5010" w:rsidRPr="00EF5010" w:rsidRDefault="00EF5010" w:rsidP="00BC1E15">
      <w:pPr>
        <w:widowControl w:val="0"/>
        <w:autoSpaceDE w:val="0"/>
        <w:autoSpaceDN w:val="0"/>
        <w:adjustRightInd w:val="0"/>
        <w:ind w:left="640" w:hanging="640"/>
        <w:jc w:val="both"/>
        <w:rPr>
          <w:rFonts w:cs="Times New Roman"/>
          <w:noProof/>
        </w:rPr>
      </w:pPr>
      <w:r w:rsidRPr="00EF5010">
        <w:rPr>
          <w:rFonts w:cs="Times New Roman"/>
          <w:noProof/>
          <w:szCs w:val="24"/>
        </w:rPr>
        <w:t>[10]</w:t>
      </w:r>
      <w:r w:rsidRPr="00EF5010">
        <w:rPr>
          <w:rFonts w:cs="Times New Roman"/>
          <w:noProof/>
          <w:szCs w:val="24"/>
        </w:rPr>
        <w:tab/>
        <w:t xml:space="preserve">M. Abdoli-Eramaki, C. Damecour, J. Christenson, and J. Stevenson, “The effect of perspiration on the sEMG amplitude and power spectrum.,” </w:t>
      </w:r>
      <w:r w:rsidRPr="00EF5010">
        <w:rPr>
          <w:rFonts w:cs="Times New Roman"/>
          <w:i/>
          <w:iCs/>
          <w:noProof/>
          <w:szCs w:val="24"/>
        </w:rPr>
        <w:t>J. Electromyogr. Kinesiol.  Off. J. Int.  Soc. Electrophysiol. Kinesiol.</w:t>
      </w:r>
      <w:r w:rsidRPr="00EF5010">
        <w:rPr>
          <w:rFonts w:cs="Times New Roman"/>
          <w:noProof/>
          <w:szCs w:val="24"/>
        </w:rPr>
        <w:t>, vol. 22, no. 6, pp. 908–913, Dec. 2012, doi: 10.1016/j.jelekin.2012.04.009.</w:t>
      </w:r>
    </w:p>
    <w:p w14:paraId="241B2C09" w14:textId="3EE3658F" w:rsidR="009D0453" w:rsidRPr="0063797B" w:rsidRDefault="009D0453" w:rsidP="00BC1E15">
      <w:pPr>
        <w:jc w:val="both"/>
      </w:pPr>
      <w:r>
        <w:fldChar w:fldCharType="end"/>
      </w:r>
    </w:p>
    <w:sectPr w:rsidR="009D0453" w:rsidRPr="0063797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01B419" w14:textId="77777777" w:rsidR="00B122DF" w:rsidRDefault="00B122DF" w:rsidP="00C42830">
      <w:r>
        <w:separator/>
      </w:r>
    </w:p>
  </w:endnote>
  <w:endnote w:type="continuationSeparator" w:id="0">
    <w:p w14:paraId="7D1DCC25" w14:textId="77777777" w:rsidR="00B122DF" w:rsidRDefault="00B122DF" w:rsidP="00C428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EC4988" w14:textId="77777777" w:rsidR="00B122DF" w:rsidRDefault="00B122DF" w:rsidP="00C42830">
      <w:r>
        <w:separator/>
      </w:r>
    </w:p>
  </w:footnote>
  <w:footnote w:type="continuationSeparator" w:id="0">
    <w:p w14:paraId="0FE4FB93" w14:textId="77777777" w:rsidR="00B122DF" w:rsidRDefault="00B122DF" w:rsidP="00C4283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A0NTc2tTQyMjczt7RU0lEKTi0uzszPAykwrgUAeBaadiwAAAA="/>
  </w:docVars>
  <w:rsids>
    <w:rsidRoot w:val="0050076C"/>
    <w:rsid w:val="0000145F"/>
    <w:rsid w:val="0000241D"/>
    <w:rsid w:val="000104AD"/>
    <w:rsid w:val="00012D18"/>
    <w:rsid w:val="00013227"/>
    <w:rsid w:val="000215BE"/>
    <w:rsid w:val="000270B5"/>
    <w:rsid w:val="00027F96"/>
    <w:rsid w:val="00032055"/>
    <w:rsid w:val="00040B1D"/>
    <w:rsid w:val="0004275B"/>
    <w:rsid w:val="00043354"/>
    <w:rsid w:val="000437ED"/>
    <w:rsid w:val="0006276E"/>
    <w:rsid w:val="00062E1B"/>
    <w:rsid w:val="00066180"/>
    <w:rsid w:val="000675BC"/>
    <w:rsid w:val="00074571"/>
    <w:rsid w:val="00074866"/>
    <w:rsid w:val="0008081B"/>
    <w:rsid w:val="00084221"/>
    <w:rsid w:val="0009476C"/>
    <w:rsid w:val="000952C9"/>
    <w:rsid w:val="000A1DE1"/>
    <w:rsid w:val="000A540E"/>
    <w:rsid w:val="000A6BD0"/>
    <w:rsid w:val="000C4648"/>
    <w:rsid w:val="000D250D"/>
    <w:rsid w:val="000D2EA7"/>
    <w:rsid w:val="000D366C"/>
    <w:rsid w:val="000E12FD"/>
    <w:rsid w:val="000F2FF7"/>
    <w:rsid w:val="000F30E8"/>
    <w:rsid w:val="000F6970"/>
    <w:rsid w:val="00101CAF"/>
    <w:rsid w:val="00102260"/>
    <w:rsid w:val="001038BD"/>
    <w:rsid w:val="0010416D"/>
    <w:rsid w:val="001115CB"/>
    <w:rsid w:val="0011453A"/>
    <w:rsid w:val="00117B2D"/>
    <w:rsid w:val="0012086D"/>
    <w:rsid w:val="00127C16"/>
    <w:rsid w:val="001302F9"/>
    <w:rsid w:val="00131DE7"/>
    <w:rsid w:val="00133EDD"/>
    <w:rsid w:val="001369A0"/>
    <w:rsid w:val="001400B9"/>
    <w:rsid w:val="0014255D"/>
    <w:rsid w:val="00145C85"/>
    <w:rsid w:val="00147E3C"/>
    <w:rsid w:val="00150C30"/>
    <w:rsid w:val="00153086"/>
    <w:rsid w:val="00166C3D"/>
    <w:rsid w:val="001700DB"/>
    <w:rsid w:val="00170131"/>
    <w:rsid w:val="00170E01"/>
    <w:rsid w:val="0018029D"/>
    <w:rsid w:val="001845A4"/>
    <w:rsid w:val="001900BA"/>
    <w:rsid w:val="00190516"/>
    <w:rsid w:val="00191CD1"/>
    <w:rsid w:val="0019760D"/>
    <w:rsid w:val="00197660"/>
    <w:rsid w:val="001B218E"/>
    <w:rsid w:val="001B2296"/>
    <w:rsid w:val="001B461F"/>
    <w:rsid w:val="001C4915"/>
    <w:rsid w:val="001C7112"/>
    <w:rsid w:val="001C7F40"/>
    <w:rsid w:val="001D16AD"/>
    <w:rsid w:val="001E5BB4"/>
    <w:rsid w:val="001F082E"/>
    <w:rsid w:val="001F1246"/>
    <w:rsid w:val="001F3F5D"/>
    <w:rsid w:val="001F5DCA"/>
    <w:rsid w:val="001F6B32"/>
    <w:rsid w:val="001F7165"/>
    <w:rsid w:val="00200264"/>
    <w:rsid w:val="00200785"/>
    <w:rsid w:val="00205CA9"/>
    <w:rsid w:val="00205DEC"/>
    <w:rsid w:val="002076DD"/>
    <w:rsid w:val="00214068"/>
    <w:rsid w:val="0023135C"/>
    <w:rsid w:val="00234115"/>
    <w:rsid w:val="00235741"/>
    <w:rsid w:val="00242279"/>
    <w:rsid w:val="00243483"/>
    <w:rsid w:val="00243FD6"/>
    <w:rsid w:val="00262E79"/>
    <w:rsid w:val="00267C99"/>
    <w:rsid w:val="00272E0F"/>
    <w:rsid w:val="00274D6B"/>
    <w:rsid w:val="00281471"/>
    <w:rsid w:val="002841A0"/>
    <w:rsid w:val="002859FD"/>
    <w:rsid w:val="00290EEE"/>
    <w:rsid w:val="002967FD"/>
    <w:rsid w:val="00297C56"/>
    <w:rsid w:val="002A149F"/>
    <w:rsid w:val="002A2E19"/>
    <w:rsid w:val="002A34DC"/>
    <w:rsid w:val="002A3CC2"/>
    <w:rsid w:val="002A6BCA"/>
    <w:rsid w:val="002A7B45"/>
    <w:rsid w:val="002B5F7F"/>
    <w:rsid w:val="002B678E"/>
    <w:rsid w:val="002D5C67"/>
    <w:rsid w:val="002E09CC"/>
    <w:rsid w:val="002F324D"/>
    <w:rsid w:val="00306489"/>
    <w:rsid w:val="00307212"/>
    <w:rsid w:val="0032245F"/>
    <w:rsid w:val="00325340"/>
    <w:rsid w:val="00330D79"/>
    <w:rsid w:val="00335A66"/>
    <w:rsid w:val="00336294"/>
    <w:rsid w:val="0034380A"/>
    <w:rsid w:val="0034380E"/>
    <w:rsid w:val="00344824"/>
    <w:rsid w:val="00345314"/>
    <w:rsid w:val="00351B82"/>
    <w:rsid w:val="003525F4"/>
    <w:rsid w:val="0035622C"/>
    <w:rsid w:val="00363D29"/>
    <w:rsid w:val="00363DD3"/>
    <w:rsid w:val="00365F99"/>
    <w:rsid w:val="0037140C"/>
    <w:rsid w:val="00393175"/>
    <w:rsid w:val="00395799"/>
    <w:rsid w:val="00396D45"/>
    <w:rsid w:val="00397B79"/>
    <w:rsid w:val="003A1442"/>
    <w:rsid w:val="003B2A9F"/>
    <w:rsid w:val="003B3896"/>
    <w:rsid w:val="003B6453"/>
    <w:rsid w:val="003C4359"/>
    <w:rsid w:val="003E3467"/>
    <w:rsid w:val="003F08D3"/>
    <w:rsid w:val="003F3BC2"/>
    <w:rsid w:val="003F49D8"/>
    <w:rsid w:val="003F63A0"/>
    <w:rsid w:val="004006DA"/>
    <w:rsid w:val="00401B64"/>
    <w:rsid w:val="00402925"/>
    <w:rsid w:val="00405AAC"/>
    <w:rsid w:val="00407E3E"/>
    <w:rsid w:val="0041264C"/>
    <w:rsid w:val="00413D40"/>
    <w:rsid w:val="0041754F"/>
    <w:rsid w:val="004242B6"/>
    <w:rsid w:val="0042468A"/>
    <w:rsid w:val="00433376"/>
    <w:rsid w:val="0044350F"/>
    <w:rsid w:val="00444218"/>
    <w:rsid w:val="00453537"/>
    <w:rsid w:val="00454D81"/>
    <w:rsid w:val="004567B0"/>
    <w:rsid w:val="00460B03"/>
    <w:rsid w:val="00465B40"/>
    <w:rsid w:val="00470753"/>
    <w:rsid w:val="00471D00"/>
    <w:rsid w:val="00474230"/>
    <w:rsid w:val="00476FD6"/>
    <w:rsid w:val="004806BE"/>
    <w:rsid w:val="00480A17"/>
    <w:rsid w:val="0048647E"/>
    <w:rsid w:val="0048742F"/>
    <w:rsid w:val="0049551E"/>
    <w:rsid w:val="00497E1A"/>
    <w:rsid w:val="004A6644"/>
    <w:rsid w:val="004A6D7F"/>
    <w:rsid w:val="004B0DE1"/>
    <w:rsid w:val="004B314C"/>
    <w:rsid w:val="004C1723"/>
    <w:rsid w:val="004C2822"/>
    <w:rsid w:val="004D121D"/>
    <w:rsid w:val="004D6FAE"/>
    <w:rsid w:val="004D740D"/>
    <w:rsid w:val="004E01E1"/>
    <w:rsid w:val="004E1F2B"/>
    <w:rsid w:val="004E21D5"/>
    <w:rsid w:val="004E2601"/>
    <w:rsid w:val="004E5D18"/>
    <w:rsid w:val="004E66EC"/>
    <w:rsid w:val="004E6935"/>
    <w:rsid w:val="004F2F2E"/>
    <w:rsid w:val="004F52B2"/>
    <w:rsid w:val="004F7DA2"/>
    <w:rsid w:val="0050015E"/>
    <w:rsid w:val="0050036A"/>
    <w:rsid w:val="0050076C"/>
    <w:rsid w:val="00501660"/>
    <w:rsid w:val="005024D4"/>
    <w:rsid w:val="005052A8"/>
    <w:rsid w:val="00512490"/>
    <w:rsid w:val="0051646F"/>
    <w:rsid w:val="00517637"/>
    <w:rsid w:val="0052250A"/>
    <w:rsid w:val="00522D92"/>
    <w:rsid w:val="00522E84"/>
    <w:rsid w:val="00526F00"/>
    <w:rsid w:val="00530A57"/>
    <w:rsid w:val="005323A9"/>
    <w:rsid w:val="005348D5"/>
    <w:rsid w:val="00543BCE"/>
    <w:rsid w:val="00561908"/>
    <w:rsid w:val="0056541C"/>
    <w:rsid w:val="00566418"/>
    <w:rsid w:val="00575086"/>
    <w:rsid w:val="00585EB6"/>
    <w:rsid w:val="005927B4"/>
    <w:rsid w:val="00592A9F"/>
    <w:rsid w:val="00594793"/>
    <w:rsid w:val="00595575"/>
    <w:rsid w:val="00596249"/>
    <w:rsid w:val="005975F6"/>
    <w:rsid w:val="005A5647"/>
    <w:rsid w:val="005B0335"/>
    <w:rsid w:val="005B0E36"/>
    <w:rsid w:val="005C1A9F"/>
    <w:rsid w:val="005C35EE"/>
    <w:rsid w:val="005C5629"/>
    <w:rsid w:val="005C6D1B"/>
    <w:rsid w:val="005C7999"/>
    <w:rsid w:val="005D16A8"/>
    <w:rsid w:val="005D1B3E"/>
    <w:rsid w:val="005D52E2"/>
    <w:rsid w:val="005E03F8"/>
    <w:rsid w:val="005F3746"/>
    <w:rsid w:val="005F3E38"/>
    <w:rsid w:val="005F45C5"/>
    <w:rsid w:val="005F475E"/>
    <w:rsid w:val="005F7ED7"/>
    <w:rsid w:val="00604FF5"/>
    <w:rsid w:val="00617BD7"/>
    <w:rsid w:val="0062249C"/>
    <w:rsid w:val="006239BD"/>
    <w:rsid w:val="006242C8"/>
    <w:rsid w:val="00632328"/>
    <w:rsid w:val="00635413"/>
    <w:rsid w:val="0063797B"/>
    <w:rsid w:val="006379F0"/>
    <w:rsid w:val="006402D9"/>
    <w:rsid w:val="00643B7F"/>
    <w:rsid w:val="00651CA9"/>
    <w:rsid w:val="00653E30"/>
    <w:rsid w:val="0065520D"/>
    <w:rsid w:val="006616CD"/>
    <w:rsid w:val="00661D27"/>
    <w:rsid w:val="00666413"/>
    <w:rsid w:val="00674188"/>
    <w:rsid w:val="00674C96"/>
    <w:rsid w:val="006822F8"/>
    <w:rsid w:val="00692D76"/>
    <w:rsid w:val="006A4B07"/>
    <w:rsid w:val="006A6208"/>
    <w:rsid w:val="006B75FB"/>
    <w:rsid w:val="006C58ED"/>
    <w:rsid w:val="006C5FEC"/>
    <w:rsid w:val="006C6BAB"/>
    <w:rsid w:val="006D2BA7"/>
    <w:rsid w:val="006E7F05"/>
    <w:rsid w:val="006F057E"/>
    <w:rsid w:val="007019DA"/>
    <w:rsid w:val="00701A81"/>
    <w:rsid w:val="00704378"/>
    <w:rsid w:val="007153F8"/>
    <w:rsid w:val="0071686F"/>
    <w:rsid w:val="00720171"/>
    <w:rsid w:val="00720DDA"/>
    <w:rsid w:val="00727256"/>
    <w:rsid w:val="007346D4"/>
    <w:rsid w:val="007458BF"/>
    <w:rsid w:val="00746B0C"/>
    <w:rsid w:val="007543BC"/>
    <w:rsid w:val="0076692B"/>
    <w:rsid w:val="0077105C"/>
    <w:rsid w:val="007765AF"/>
    <w:rsid w:val="00780BDC"/>
    <w:rsid w:val="0078345E"/>
    <w:rsid w:val="0078395A"/>
    <w:rsid w:val="00790681"/>
    <w:rsid w:val="007A2AC9"/>
    <w:rsid w:val="007A392F"/>
    <w:rsid w:val="007A44AA"/>
    <w:rsid w:val="007B1C71"/>
    <w:rsid w:val="007B3843"/>
    <w:rsid w:val="007D0369"/>
    <w:rsid w:val="007D1E1A"/>
    <w:rsid w:val="007D21AE"/>
    <w:rsid w:val="007D2FBC"/>
    <w:rsid w:val="007D3E69"/>
    <w:rsid w:val="007D4CC6"/>
    <w:rsid w:val="007D7979"/>
    <w:rsid w:val="007E07D0"/>
    <w:rsid w:val="007E4542"/>
    <w:rsid w:val="007E5323"/>
    <w:rsid w:val="007E7773"/>
    <w:rsid w:val="007E7C5E"/>
    <w:rsid w:val="007F35A2"/>
    <w:rsid w:val="007F6B85"/>
    <w:rsid w:val="008008CF"/>
    <w:rsid w:val="00801F8F"/>
    <w:rsid w:val="00803F2D"/>
    <w:rsid w:val="0081055E"/>
    <w:rsid w:val="00813A4B"/>
    <w:rsid w:val="008144E8"/>
    <w:rsid w:val="00822C8E"/>
    <w:rsid w:val="00825AF8"/>
    <w:rsid w:val="00826AFC"/>
    <w:rsid w:val="0082733F"/>
    <w:rsid w:val="008307CA"/>
    <w:rsid w:val="008443A7"/>
    <w:rsid w:val="008450EF"/>
    <w:rsid w:val="00845E3D"/>
    <w:rsid w:val="00846FA5"/>
    <w:rsid w:val="008562B6"/>
    <w:rsid w:val="008616A5"/>
    <w:rsid w:val="00863AE5"/>
    <w:rsid w:val="008666E1"/>
    <w:rsid w:val="0086672B"/>
    <w:rsid w:val="008727CC"/>
    <w:rsid w:val="008731D1"/>
    <w:rsid w:val="008747F9"/>
    <w:rsid w:val="008905CA"/>
    <w:rsid w:val="008952C5"/>
    <w:rsid w:val="00895F21"/>
    <w:rsid w:val="008B1AD9"/>
    <w:rsid w:val="008B28CD"/>
    <w:rsid w:val="008B6191"/>
    <w:rsid w:val="008C54A2"/>
    <w:rsid w:val="008D453B"/>
    <w:rsid w:val="008D4712"/>
    <w:rsid w:val="008D5217"/>
    <w:rsid w:val="008E4A9D"/>
    <w:rsid w:val="00900346"/>
    <w:rsid w:val="00901505"/>
    <w:rsid w:val="00904B56"/>
    <w:rsid w:val="009065E1"/>
    <w:rsid w:val="0090685A"/>
    <w:rsid w:val="00911308"/>
    <w:rsid w:val="00913563"/>
    <w:rsid w:val="009375BE"/>
    <w:rsid w:val="00937CD7"/>
    <w:rsid w:val="00940471"/>
    <w:rsid w:val="009435DF"/>
    <w:rsid w:val="00945C1F"/>
    <w:rsid w:val="00946F6F"/>
    <w:rsid w:val="00947C57"/>
    <w:rsid w:val="0095402A"/>
    <w:rsid w:val="0095437F"/>
    <w:rsid w:val="00962811"/>
    <w:rsid w:val="00962844"/>
    <w:rsid w:val="00970A95"/>
    <w:rsid w:val="00976D45"/>
    <w:rsid w:val="009832A3"/>
    <w:rsid w:val="0099041E"/>
    <w:rsid w:val="00995CA9"/>
    <w:rsid w:val="00996E5D"/>
    <w:rsid w:val="009A2624"/>
    <w:rsid w:val="009A68E0"/>
    <w:rsid w:val="009B1EAC"/>
    <w:rsid w:val="009C30DD"/>
    <w:rsid w:val="009D03AE"/>
    <w:rsid w:val="009D0453"/>
    <w:rsid w:val="009D7538"/>
    <w:rsid w:val="009E5B88"/>
    <w:rsid w:val="009E69B0"/>
    <w:rsid w:val="009F09B7"/>
    <w:rsid w:val="009F6CBF"/>
    <w:rsid w:val="00A031C7"/>
    <w:rsid w:val="00A07A76"/>
    <w:rsid w:val="00A10530"/>
    <w:rsid w:val="00A17039"/>
    <w:rsid w:val="00A2587C"/>
    <w:rsid w:val="00A314D6"/>
    <w:rsid w:val="00A32023"/>
    <w:rsid w:val="00A35E8D"/>
    <w:rsid w:val="00A4087F"/>
    <w:rsid w:val="00A409E9"/>
    <w:rsid w:val="00A416CA"/>
    <w:rsid w:val="00A47248"/>
    <w:rsid w:val="00A501E6"/>
    <w:rsid w:val="00A613F1"/>
    <w:rsid w:val="00A662EA"/>
    <w:rsid w:val="00A671CE"/>
    <w:rsid w:val="00A7550F"/>
    <w:rsid w:val="00A7560F"/>
    <w:rsid w:val="00A764FA"/>
    <w:rsid w:val="00A80F49"/>
    <w:rsid w:val="00A81273"/>
    <w:rsid w:val="00A8280A"/>
    <w:rsid w:val="00A87CB2"/>
    <w:rsid w:val="00AA5335"/>
    <w:rsid w:val="00AA5FE3"/>
    <w:rsid w:val="00AA6CCB"/>
    <w:rsid w:val="00AB02DE"/>
    <w:rsid w:val="00AB4FE4"/>
    <w:rsid w:val="00AD10A7"/>
    <w:rsid w:val="00AF649A"/>
    <w:rsid w:val="00B012DA"/>
    <w:rsid w:val="00B03C7D"/>
    <w:rsid w:val="00B11587"/>
    <w:rsid w:val="00B1181D"/>
    <w:rsid w:val="00B122DF"/>
    <w:rsid w:val="00B146C4"/>
    <w:rsid w:val="00B14FC8"/>
    <w:rsid w:val="00B21B25"/>
    <w:rsid w:val="00B21FD9"/>
    <w:rsid w:val="00B23409"/>
    <w:rsid w:val="00B2383B"/>
    <w:rsid w:val="00B26813"/>
    <w:rsid w:val="00B33149"/>
    <w:rsid w:val="00B37BBF"/>
    <w:rsid w:val="00B42C34"/>
    <w:rsid w:val="00B42D0C"/>
    <w:rsid w:val="00B46F30"/>
    <w:rsid w:val="00B54911"/>
    <w:rsid w:val="00B610E9"/>
    <w:rsid w:val="00B656C4"/>
    <w:rsid w:val="00B66D19"/>
    <w:rsid w:val="00B708EE"/>
    <w:rsid w:val="00B71895"/>
    <w:rsid w:val="00B7258B"/>
    <w:rsid w:val="00B73225"/>
    <w:rsid w:val="00B7432E"/>
    <w:rsid w:val="00B934F9"/>
    <w:rsid w:val="00BA07E9"/>
    <w:rsid w:val="00BA28CF"/>
    <w:rsid w:val="00BA64BD"/>
    <w:rsid w:val="00BA6741"/>
    <w:rsid w:val="00BA7169"/>
    <w:rsid w:val="00BA7C59"/>
    <w:rsid w:val="00BB2093"/>
    <w:rsid w:val="00BB7B2B"/>
    <w:rsid w:val="00BB7DDF"/>
    <w:rsid w:val="00BC106B"/>
    <w:rsid w:val="00BC1E15"/>
    <w:rsid w:val="00BC2532"/>
    <w:rsid w:val="00BD5407"/>
    <w:rsid w:val="00BD59F8"/>
    <w:rsid w:val="00BE1401"/>
    <w:rsid w:val="00BE24CF"/>
    <w:rsid w:val="00BE656A"/>
    <w:rsid w:val="00BF318A"/>
    <w:rsid w:val="00C33E60"/>
    <w:rsid w:val="00C344E8"/>
    <w:rsid w:val="00C42830"/>
    <w:rsid w:val="00C45276"/>
    <w:rsid w:val="00C500B9"/>
    <w:rsid w:val="00C522D6"/>
    <w:rsid w:val="00C75209"/>
    <w:rsid w:val="00C82D30"/>
    <w:rsid w:val="00C9177E"/>
    <w:rsid w:val="00C91FD2"/>
    <w:rsid w:val="00C95D1F"/>
    <w:rsid w:val="00CA59BC"/>
    <w:rsid w:val="00CA6097"/>
    <w:rsid w:val="00CA6E12"/>
    <w:rsid w:val="00CB5B88"/>
    <w:rsid w:val="00CB7ECF"/>
    <w:rsid w:val="00CC7446"/>
    <w:rsid w:val="00CD19C5"/>
    <w:rsid w:val="00CD26AC"/>
    <w:rsid w:val="00CE2562"/>
    <w:rsid w:val="00CE42BD"/>
    <w:rsid w:val="00CE56B7"/>
    <w:rsid w:val="00CE5ACE"/>
    <w:rsid w:val="00CE7D0A"/>
    <w:rsid w:val="00CE7FD1"/>
    <w:rsid w:val="00CF2002"/>
    <w:rsid w:val="00CF4306"/>
    <w:rsid w:val="00CF5154"/>
    <w:rsid w:val="00CF6418"/>
    <w:rsid w:val="00CF6FF6"/>
    <w:rsid w:val="00D000C8"/>
    <w:rsid w:val="00D00223"/>
    <w:rsid w:val="00D00CB7"/>
    <w:rsid w:val="00D075DC"/>
    <w:rsid w:val="00D14311"/>
    <w:rsid w:val="00D14F1E"/>
    <w:rsid w:val="00D1795C"/>
    <w:rsid w:val="00D200C4"/>
    <w:rsid w:val="00D201EB"/>
    <w:rsid w:val="00D21DF5"/>
    <w:rsid w:val="00D24651"/>
    <w:rsid w:val="00D30800"/>
    <w:rsid w:val="00D32A0F"/>
    <w:rsid w:val="00D32F82"/>
    <w:rsid w:val="00D33F8D"/>
    <w:rsid w:val="00D40CE3"/>
    <w:rsid w:val="00D42B4C"/>
    <w:rsid w:val="00D51107"/>
    <w:rsid w:val="00D51456"/>
    <w:rsid w:val="00D52555"/>
    <w:rsid w:val="00D5284D"/>
    <w:rsid w:val="00D52C95"/>
    <w:rsid w:val="00D53463"/>
    <w:rsid w:val="00D55CF8"/>
    <w:rsid w:val="00D5699A"/>
    <w:rsid w:val="00D70981"/>
    <w:rsid w:val="00D721DA"/>
    <w:rsid w:val="00D7373B"/>
    <w:rsid w:val="00D81DAA"/>
    <w:rsid w:val="00D82636"/>
    <w:rsid w:val="00D87E4A"/>
    <w:rsid w:val="00D87ECF"/>
    <w:rsid w:val="00D9358A"/>
    <w:rsid w:val="00D9375A"/>
    <w:rsid w:val="00D9782B"/>
    <w:rsid w:val="00DA214E"/>
    <w:rsid w:val="00DA5C9B"/>
    <w:rsid w:val="00DA6ED6"/>
    <w:rsid w:val="00DA71B6"/>
    <w:rsid w:val="00DC1F72"/>
    <w:rsid w:val="00DC4A43"/>
    <w:rsid w:val="00DD0764"/>
    <w:rsid w:val="00DD5D40"/>
    <w:rsid w:val="00DD7431"/>
    <w:rsid w:val="00DF498B"/>
    <w:rsid w:val="00DF5A7F"/>
    <w:rsid w:val="00E01F97"/>
    <w:rsid w:val="00E12A77"/>
    <w:rsid w:val="00E13DCA"/>
    <w:rsid w:val="00E233FA"/>
    <w:rsid w:val="00E315F3"/>
    <w:rsid w:val="00E342FF"/>
    <w:rsid w:val="00E34E2C"/>
    <w:rsid w:val="00E40AEA"/>
    <w:rsid w:val="00E41D32"/>
    <w:rsid w:val="00E41E22"/>
    <w:rsid w:val="00E43F60"/>
    <w:rsid w:val="00E472F7"/>
    <w:rsid w:val="00E50123"/>
    <w:rsid w:val="00E63DDE"/>
    <w:rsid w:val="00E64D27"/>
    <w:rsid w:val="00E7388D"/>
    <w:rsid w:val="00E775C9"/>
    <w:rsid w:val="00E80E64"/>
    <w:rsid w:val="00E81219"/>
    <w:rsid w:val="00E85D56"/>
    <w:rsid w:val="00E86BE5"/>
    <w:rsid w:val="00E87979"/>
    <w:rsid w:val="00EA774F"/>
    <w:rsid w:val="00EB2178"/>
    <w:rsid w:val="00EB30D8"/>
    <w:rsid w:val="00EF5010"/>
    <w:rsid w:val="00EF74CF"/>
    <w:rsid w:val="00F065AD"/>
    <w:rsid w:val="00F20139"/>
    <w:rsid w:val="00F22298"/>
    <w:rsid w:val="00F22F7E"/>
    <w:rsid w:val="00F27BCC"/>
    <w:rsid w:val="00F31F04"/>
    <w:rsid w:val="00F41AB6"/>
    <w:rsid w:val="00F4564F"/>
    <w:rsid w:val="00F539BC"/>
    <w:rsid w:val="00F62F7C"/>
    <w:rsid w:val="00F62FBC"/>
    <w:rsid w:val="00F64D51"/>
    <w:rsid w:val="00F64E72"/>
    <w:rsid w:val="00F747FD"/>
    <w:rsid w:val="00F83248"/>
    <w:rsid w:val="00F8755E"/>
    <w:rsid w:val="00F93FAF"/>
    <w:rsid w:val="00FC1BBF"/>
    <w:rsid w:val="00FC1F82"/>
    <w:rsid w:val="00FC23F4"/>
    <w:rsid w:val="00FC3449"/>
    <w:rsid w:val="00FD27DD"/>
    <w:rsid w:val="00FE4696"/>
    <w:rsid w:val="00FF4258"/>
    <w:rsid w:val="00FF56CC"/>
    <w:rsid w:val="00FF5C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E913C7"/>
  <w15:chartTrackingRefBased/>
  <w15:docId w15:val="{74FD485A-0D1C-4039-AA29-6F56261E7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F7C"/>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E775C9"/>
    <w:pPr>
      <w:keepNext/>
      <w:keepLines/>
      <w:jc w:val="both"/>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775C9"/>
    <w:pPr>
      <w:keepNext/>
      <w:keepLines/>
      <w:jc w:val="both"/>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E775C9"/>
    <w:pPr>
      <w:keepNext/>
      <w:keepLines/>
      <w:jc w:val="both"/>
      <w:outlineLvl w:val="2"/>
    </w:pPr>
    <w:rPr>
      <w:rFonts w:eastAsiaTheme="majorEastAsia" w:cstheme="majorBid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75C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E775C9"/>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E775C9"/>
    <w:rPr>
      <w:rFonts w:ascii="Times New Roman" w:eastAsiaTheme="majorEastAsia" w:hAnsi="Times New Roman" w:cstheme="majorBidi"/>
      <w:sz w:val="24"/>
      <w:szCs w:val="24"/>
    </w:rPr>
  </w:style>
  <w:style w:type="paragraph" w:styleId="Title">
    <w:name w:val="Title"/>
    <w:basedOn w:val="Normal"/>
    <w:next w:val="Normal"/>
    <w:link w:val="TitleChar"/>
    <w:uiPriority w:val="10"/>
    <w:qFormat/>
    <w:rsid w:val="00402925"/>
    <w:pPr>
      <w:contextualSpacing/>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402925"/>
    <w:rPr>
      <w:rFonts w:ascii="Times New Roman" w:eastAsiaTheme="majorEastAsia" w:hAnsi="Times New Roman" w:cstheme="majorBidi"/>
      <w:spacing w:val="-10"/>
      <w:kern w:val="28"/>
      <w:sz w:val="28"/>
      <w:szCs w:val="56"/>
    </w:rPr>
  </w:style>
  <w:style w:type="paragraph" w:styleId="Header">
    <w:name w:val="header"/>
    <w:basedOn w:val="Normal"/>
    <w:link w:val="HeaderChar"/>
    <w:uiPriority w:val="99"/>
    <w:unhideWhenUsed/>
    <w:rsid w:val="00C42830"/>
    <w:pPr>
      <w:tabs>
        <w:tab w:val="center" w:pos="4680"/>
        <w:tab w:val="right" w:pos="9360"/>
      </w:tabs>
    </w:pPr>
  </w:style>
  <w:style w:type="character" w:customStyle="1" w:styleId="HeaderChar">
    <w:name w:val="Header Char"/>
    <w:basedOn w:val="DefaultParagraphFont"/>
    <w:link w:val="Header"/>
    <w:uiPriority w:val="99"/>
    <w:rsid w:val="00C42830"/>
    <w:rPr>
      <w:rFonts w:ascii="Times New Roman" w:hAnsi="Times New Roman"/>
      <w:sz w:val="24"/>
    </w:rPr>
  </w:style>
  <w:style w:type="paragraph" w:styleId="Footer">
    <w:name w:val="footer"/>
    <w:basedOn w:val="Normal"/>
    <w:link w:val="FooterChar"/>
    <w:uiPriority w:val="99"/>
    <w:unhideWhenUsed/>
    <w:rsid w:val="00C42830"/>
    <w:pPr>
      <w:tabs>
        <w:tab w:val="center" w:pos="4680"/>
        <w:tab w:val="right" w:pos="9360"/>
      </w:tabs>
    </w:pPr>
  </w:style>
  <w:style w:type="character" w:customStyle="1" w:styleId="FooterChar">
    <w:name w:val="Footer Char"/>
    <w:basedOn w:val="DefaultParagraphFont"/>
    <w:link w:val="Footer"/>
    <w:uiPriority w:val="99"/>
    <w:rsid w:val="00C42830"/>
    <w:rPr>
      <w:rFonts w:ascii="Times New Roman" w:hAnsi="Times New Roman"/>
      <w:sz w:val="24"/>
    </w:rPr>
  </w:style>
  <w:style w:type="table" w:styleId="TableGrid">
    <w:name w:val="Table Grid"/>
    <w:basedOn w:val="TableNormal"/>
    <w:uiPriority w:val="39"/>
    <w:rsid w:val="004E66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D201E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A7D7F0-3E6B-4016-8BEA-BC364AAD8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TotalTime>
  <Pages>7</Pages>
  <Words>5350</Words>
  <Characters>30496</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eb Dayrit</dc:creator>
  <cp:keywords/>
  <dc:description/>
  <cp:lastModifiedBy>Josheb Dayrit</cp:lastModifiedBy>
  <cp:revision>90</cp:revision>
  <dcterms:created xsi:type="dcterms:W3CDTF">2020-07-28T02:56:00Z</dcterms:created>
  <dcterms:modified xsi:type="dcterms:W3CDTF">2020-07-28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1174e8-26e4-3c2b-8457-d4519744f9e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